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0C3670" w14:textId="77777777" w:rsidR="009B4892" w:rsidRDefault="009B4892" w:rsidP="009B4892">
      <w:pPr>
        <w:spacing w:after="0" w:line="360" w:lineRule="auto"/>
        <w:rPr>
          <w:rStyle w:val="normaltextrun"/>
          <w:rFonts w:ascii="Times New Roman" w:hAnsi="Times New Roman" w:cs="Times New Roman"/>
          <w:b/>
          <w:color w:val="000000"/>
          <w:sz w:val="28"/>
          <w:szCs w:val="28"/>
          <w:shd w:val="clear" w:color="auto" w:fill="FFFFFF"/>
          <w:lang w:val="en-GB"/>
        </w:rPr>
      </w:pPr>
    </w:p>
    <w:p w14:paraId="75263469" w14:textId="0B7D1B83" w:rsidR="009962DC" w:rsidRDefault="009B4892" w:rsidP="009962DC">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069A1">
      <w:pPr>
        <w:spacing w:after="0"/>
        <w:jc w:val="center"/>
        <w:rPr>
          <w:rFonts w:ascii="Times New Roman" w:hAnsi="Times New Roman" w:cs="Times New Roman"/>
          <w:szCs w:val="24"/>
        </w:rPr>
      </w:pPr>
      <w:r w:rsidRPr="003C3ECA">
        <w:rPr>
          <w:rFonts w:ascii="Times New Roman" w:hAnsi="Times New Roman" w:cs="Times New Roman"/>
          <w:b/>
          <w:bCs/>
          <w:sz w:val="28"/>
          <w:szCs w:val="28"/>
        </w:rPr>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711D9">
      <w:pPr>
        <w:pStyle w:val="ListParagraph"/>
        <w:numPr>
          <w:ilvl w:val="1"/>
          <w:numId w:val="4"/>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3070A830" w:rsidR="006B59CD" w:rsidRPr="009F2183" w:rsidRDefault="006B59CD"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1A46BF99" w14:textId="5F11027B" w:rsidR="006B59CD" w:rsidRPr="009F2183" w:rsidRDefault="00D2381F" w:rsidP="004711D9">
      <w:pPr>
        <w:pStyle w:val="ListParagraph"/>
        <w:numPr>
          <w:ilvl w:val="1"/>
          <w:numId w:val="4"/>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4E70B0BD" w14:textId="1A6C0DB2" w:rsidR="00643F66" w:rsidRDefault="006B59CD" w:rsidP="00881CC6">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1</w:t>
      </w:r>
      <w:r w:rsidR="00CD6E2B">
        <w:rPr>
          <w:rFonts w:ascii="Times New Roman" w:hAnsi="Times New Roman" w:cs="Times New Roman"/>
          <w:sz w:val="24"/>
          <w:szCs w:val="24"/>
        </w:rPr>
        <w:t xml:space="preserve"> </w:t>
      </w:r>
    </w:p>
    <w:p w14:paraId="5445B847" w14:textId="1065A20B" w:rsidR="008C1CF6" w:rsidRDefault="008C1CF6">
      <w:pPr>
        <w:rPr>
          <w:rFonts w:ascii="Times New Roman" w:hAnsi="Times New Roman" w:cs="Times New Roman"/>
          <w:sz w:val="24"/>
          <w:szCs w:val="24"/>
        </w:rPr>
      </w:pPr>
      <w:r>
        <w:rPr>
          <w:rFonts w:ascii="Times New Roman" w:hAnsi="Times New Roman" w:cs="Times New Roman"/>
          <w:sz w:val="24"/>
          <w:szCs w:val="24"/>
        </w:rPr>
        <w:br w:type="page"/>
      </w:r>
    </w:p>
    <w:p w14:paraId="26063978" w14:textId="77777777" w:rsidR="00643F66" w:rsidRDefault="00643F66">
      <w:pPr>
        <w:rPr>
          <w:rFonts w:ascii="Times New Roman" w:hAnsi="Times New Roman" w:cs="Times New Roman"/>
          <w:sz w:val="24"/>
          <w:szCs w:val="24"/>
        </w:rPr>
      </w:pPr>
    </w:p>
    <w:p w14:paraId="2D746A7F" w14:textId="77777777" w:rsidR="00643F66" w:rsidRDefault="00643F66" w:rsidP="00643F66">
      <w:pPr>
        <w:tabs>
          <w:tab w:val="right" w:pos="7937"/>
        </w:tabs>
        <w:jc w:val="center"/>
        <w:rPr>
          <w:b/>
          <w:sz w:val="28"/>
          <w:szCs w:val="28"/>
        </w:rPr>
      </w:pPr>
      <w:r w:rsidRPr="00891FD6">
        <w:rPr>
          <w:b/>
          <w:sz w:val="28"/>
          <w:szCs w:val="28"/>
        </w:rPr>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4A4ADFC8" w14:textId="2848BCF8"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6E239E">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643F66">
      <w:pPr>
        <w:spacing w:after="0" w:line="360" w:lineRule="auto"/>
        <w:ind w:left="3600"/>
        <w:rPr>
          <w:rFonts w:ascii="Times New Roman" w:hAnsi="Times New Roman" w:cs="Times New Roman"/>
          <w:b/>
          <w:bCs/>
          <w:sz w:val="28"/>
          <w:szCs w:val="28"/>
        </w:rPr>
      </w:pPr>
      <w:r w:rsidRPr="003C3ECA">
        <w:rPr>
          <w:rFonts w:ascii="Times New Roman" w:hAnsi="Times New Roman" w:cs="Times New Roman"/>
          <w:b/>
          <w:bCs/>
          <w:sz w:val="28"/>
          <w:szCs w:val="28"/>
        </w:rPr>
        <w:t>BAB I</w:t>
      </w:r>
    </w:p>
    <w:p w14:paraId="29A83AA5" w14:textId="37554948" w:rsidR="009F2183" w:rsidRPr="003C3ECA" w:rsidRDefault="003C3ECA" w:rsidP="00C918A0">
      <w:pPr>
        <w:spacing w:after="0" w:line="360" w:lineRule="auto"/>
        <w:jc w:val="center"/>
        <w:rPr>
          <w:rFonts w:ascii="Times New Roman" w:hAnsi="Times New Roman" w:cs="Times New Roman"/>
          <w:b/>
          <w:bCs/>
          <w:sz w:val="28"/>
          <w:szCs w:val="28"/>
        </w:rPr>
      </w:pPr>
      <w:r w:rsidRPr="003C3ECA">
        <w:rPr>
          <w:rFonts w:ascii="Times New Roman" w:hAnsi="Times New Roman" w:cs="Times New Roman"/>
          <w:b/>
          <w:bCs/>
          <w:sz w:val="28"/>
          <w:szCs w:val="28"/>
        </w:rPr>
        <w:t>PENDAHULUAN</w:t>
      </w:r>
    </w:p>
    <w:p w14:paraId="36E7F37A" w14:textId="77777777" w:rsidR="00290493" w:rsidRDefault="00290493" w:rsidP="00BE03D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0B4619">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6C718C">
      <w:pPr>
        <w:pStyle w:val="Heading2"/>
        <w:spacing w:line="480" w:lineRule="auto"/>
        <w:rPr>
          <w:rFonts w:cs="Times New Roman"/>
        </w:rPr>
      </w:pPr>
      <w:r w:rsidRPr="003C3ECA">
        <w:rPr>
          <w:rFonts w:cs="Times New Roman"/>
        </w:rPr>
        <w:t>Latar Belakang Masalah</w:t>
      </w:r>
    </w:p>
    <w:p w14:paraId="5978CB25" w14:textId="6F715A3A"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6D1AEB">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208e132d-df00-3106-b52b-052d533e451b","http://www.mendeley.com/documents/?uuid=3378e3ae-6626-46ac-b1f9-172edf2c38a5"]}],"mendeley":{"formattedCitation":"[1]","plainTextFormattedCitation":"[1]","previouslyFormattedCitation":"[1]"},"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1]</w:t>
      </w:r>
      <w:r w:rsidR="00066B94">
        <w:rPr>
          <w:rStyle w:val="normaltextrun"/>
          <w:iCs/>
          <w:lang w:val="en-GB"/>
        </w:rPr>
        <w:fldChar w:fldCharType="end"/>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0D460E12"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2]","plainTextFormattedCitation":"[2]","previouslyFormattedCitation":"[2]"},"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2]</w:t>
      </w:r>
      <w:r w:rsidR="00066B94">
        <w:rPr>
          <w:rStyle w:val="normaltextrun"/>
          <w:iCs/>
          <w:lang w:val="en-GB"/>
        </w:rPr>
        <w:fldChar w:fldCharType="end"/>
      </w:r>
    </w:p>
    <w:p w14:paraId="13F24073" w14:textId="539672DF"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3]</w:t>
      </w:r>
      <w:r w:rsidR="00066B94">
        <w:rPr>
          <w:rStyle w:val="normaltextrun"/>
          <w:iCs/>
          <w:lang w:val="en-GB"/>
        </w:rPr>
        <w:fldChar w:fldCharType="end"/>
      </w:r>
    </w:p>
    <w:p w14:paraId="4F9F3925" w14:textId="263C0A24"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274E61">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066B94" w:rsidRPr="00066B94">
        <w:rPr>
          <w:rStyle w:val="normaltextrun"/>
          <w:iCs/>
          <w:noProof/>
          <w:lang w:val="en-GB"/>
        </w:rPr>
        <w:t>[4]</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30689895"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Pr="009B4892">
        <w:rPr>
          <w:rStyle w:val="normaltextrun"/>
          <w:i/>
          <w:lang w:val="en-GB"/>
        </w:rPr>
        <w:t>.</w:t>
      </w:r>
      <w:r w:rsidR="00066B94">
        <w:rPr>
          <w:rStyle w:val="normaltextrun"/>
          <w:i/>
          <w:lang w:val="en-GB"/>
        </w:rPr>
        <w:t xml:space="preserve"> </w:t>
      </w:r>
      <w:r w:rsidR="00066B94">
        <w:rPr>
          <w:rStyle w:val="normaltextrun"/>
          <w:i/>
          <w:lang w:val="en-GB"/>
        </w:rPr>
        <w:fldChar w:fldCharType="begin" w:fldLock="1"/>
      </w:r>
      <w:r w:rsidR="00274E61">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5]","plainTextFormattedCitation":"[5]","previouslyFormattedCitation":"[5]"},"properties":{"noteIndex":0},"schema":"https://github.com/citation-style-language/schema/raw/master/csl-citation.json"}</w:instrText>
      </w:r>
      <w:r w:rsidR="00066B94">
        <w:rPr>
          <w:rStyle w:val="normaltextrun"/>
          <w:i/>
          <w:lang w:val="en-GB"/>
        </w:rPr>
        <w:fldChar w:fldCharType="separate"/>
      </w:r>
      <w:r w:rsidR="00066B94" w:rsidRPr="00066B94">
        <w:rPr>
          <w:rStyle w:val="normaltextrun"/>
          <w:noProof/>
          <w:lang w:val="en-GB"/>
        </w:rPr>
        <w:t>[5]</w:t>
      </w:r>
      <w:r w:rsidR="00066B94">
        <w:rPr>
          <w:rStyle w:val="normaltextrun"/>
          <w:i/>
          <w:lang w:val="en-GB"/>
        </w:rPr>
        <w:fldChar w:fldCharType="end"/>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6A61FE0B" w:rsidR="009F2183" w:rsidRDefault="00290493" w:rsidP="00804758">
      <w:pPr>
        <w:tabs>
          <w:tab w:val="left" w:pos="851"/>
        </w:tabs>
        <w:spacing w:after="0" w:line="480" w:lineRule="auto"/>
        <w:ind w:left="851"/>
        <w:jc w:val="both"/>
        <w:rPr>
          <w:rFonts w:ascii="Times New Roman" w:hAnsi="Times New Roman" w:cs="Times New Roman"/>
          <w:sz w:val="24"/>
          <w:szCs w:val="24"/>
        </w:rPr>
      </w:pPr>
      <w:bookmarkStart w:id="0" w:name="_Hlk139011843"/>
      <w:r w:rsidRPr="00B60C5D">
        <w:rPr>
          <w:rFonts w:ascii="Times New Roman" w:hAnsi="Times New Roman" w:cs="Times New Roman"/>
          <w:sz w:val="24"/>
          <w:szCs w:val="24"/>
        </w:rPr>
        <w:t>Berdasarkan latar belakang masalah tersebut maka perumusan masalah adalah sebagai berikut:</w:t>
      </w:r>
      <w:bookmarkEnd w:id="0"/>
    </w:p>
    <w:p w14:paraId="6B3E2BD4"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rancang dan mengimplementasikan model Convolutional Neural Network (CNN) yang efektif untuk deteksi usia berbasis citra?</w:t>
      </w:r>
    </w:p>
    <w:p w14:paraId="498DDF0F"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04758" w:rsidRDefault="00804758" w:rsidP="007754C0">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5108DD81" w:rsidR="00C607F6" w:rsidRPr="000F30A7" w:rsidRDefault="00804758" w:rsidP="00C607F6">
      <w:pPr>
        <w:pStyle w:val="ListParagraph"/>
        <w:numPr>
          <w:ilvl w:val="0"/>
          <w:numId w:val="39"/>
        </w:numPr>
        <w:tabs>
          <w:tab w:val="left" w:pos="851"/>
        </w:tabs>
        <w:spacing w:after="0" w:line="480" w:lineRule="auto"/>
        <w:jc w:val="both"/>
        <w:rPr>
          <w:rFonts w:ascii="Times New Roman" w:hAnsi="Times New Roman" w:cs="Times New Roman"/>
          <w:sz w:val="24"/>
          <w:szCs w:val="24"/>
        </w:rPr>
      </w:pPr>
      <w:r w:rsidRPr="00804758">
        <w:rPr>
          <w:rFonts w:ascii="Times New Roman" w:hAnsi="Times New Roman" w:cs="Times New Roman"/>
          <w:sz w:val="24"/>
          <w:szCs w:val="24"/>
        </w:rPr>
        <w:t>Bagaimana cara mengevaluasi dan mengoptimalkan model CNN untuk mencapai keseimbangan antara akurasi prediksi dan efisiensi komputasi dalam deteksi usia berbasis citra?</w:t>
      </w:r>
    </w:p>
    <w:p w14:paraId="64CE83A3" w14:textId="7763B6A9" w:rsidR="00871350" w:rsidRPr="00B60C5D" w:rsidRDefault="00871350" w:rsidP="00B03297">
      <w:pPr>
        <w:pStyle w:val="Heading2"/>
        <w:tabs>
          <w:tab w:val="left" w:pos="1080"/>
        </w:tabs>
        <w:spacing w:line="480" w:lineRule="auto"/>
        <w:rPr>
          <w:rFonts w:cs="Times New Roman"/>
          <w:szCs w:val="24"/>
          <w:shd w:val="clear" w:color="auto" w:fill="FFFFFF"/>
        </w:rPr>
      </w:pPr>
      <w:r w:rsidRPr="00B60C5D">
        <w:rPr>
          <w:rFonts w:cs="Times New Roman"/>
          <w:szCs w:val="24"/>
          <w:shd w:val="clear" w:color="auto" w:fill="FFFFFF"/>
        </w:rPr>
        <w:t>Batasan Masalah</w:t>
      </w:r>
    </w:p>
    <w:p w14:paraId="009E3B60" w14:textId="599C65DD" w:rsidR="001203C1" w:rsidRDefault="00871350" w:rsidP="00BC0EB6">
      <w:pPr>
        <w:spacing w:after="0" w:line="480" w:lineRule="auto"/>
        <w:ind w:left="1080"/>
        <w:jc w:val="both"/>
        <w:rPr>
          <w:rFonts w:ascii="Times New Roman" w:hAnsi="Times New Roman" w:cs="Times New Roman"/>
          <w:sz w:val="24"/>
          <w:szCs w:val="24"/>
        </w:rPr>
      </w:pPr>
      <w:r w:rsidRPr="00B60C5D">
        <w:rPr>
          <w:rFonts w:ascii="Times New Roman" w:hAnsi="Times New Roman" w:cs="Times New Roman"/>
          <w:sz w:val="24"/>
          <w:szCs w:val="24"/>
        </w:rPr>
        <w:t xml:space="preserve">Agar penelitian ini terarah dan tidak menyimpang dari permasalahan yang 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Teknik augmentasi data yang digunakan akan dibatasi pada metode yang umum dan terbukti efektif, seperti rotasi, skala, translasi, flipping, dan perubahan pencahayaan.</w:t>
      </w:r>
    </w:p>
    <w:p w14:paraId="0C02FD63"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Optimasi komputasi akan difokuskan pada teknik yang efisien dan dapat diterapkan dengan sumber daya yang terbatas.</w:t>
      </w:r>
    </w:p>
    <w:p w14:paraId="14AB5C96" w14:textId="77777777" w:rsidR="005B3397" w:rsidRPr="005B3397"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Implementasi aplikasi deteksi usia akan dibatasi pada platform yang mendukung deployment model deep learning, seperti server berbasis cloud atau perangkat keras tertentu.</w:t>
      </w:r>
    </w:p>
    <w:p w14:paraId="0D9D50C9" w14:textId="0D0BA0B7" w:rsidR="009F2183" w:rsidRDefault="005B3397" w:rsidP="007754C0">
      <w:pPr>
        <w:pStyle w:val="ListParagraph"/>
        <w:numPr>
          <w:ilvl w:val="0"/>
          <w:numId w:val="40"/>
        </w:numPr>
        <w:spacing w:after="0" w:line="480" w:lineRule="auto"/>
        <w:jc w:val="both"/>
        <w:rPr>
          <w:rFonts w:ascii="Times New Roman" w:hAnsi="Times New Roman" w:cs="Times New Roman"/>
          <w:sz w:val="24"/>
          <w:szCs w:val="24"/>
        </w:rPr>
      </w:pPr>
      <w:r w:rsidRPr="005B3397">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4D84FCFE" w14:textId="13BDADA5" w:rsidR="006D13B2" w:rsidRDefault="006D13B2" w:rsidP="008951AE">
      <w:pPr>
        <w:spacing w:line="480" w:lineRule="auto"/>
        <w:ind w:left="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 xml:space="preserve">Merancang dan mengimplementasikan model </w:t>
      </w:r>
      <w:r w:rsidRPr="00C607F6">
        <w:rPr>
          <w:rFonts w:ascii="Times New Roman" w:hAnsi="Times New Roman" w:cs="Times New Roman"/>
          <w:i/>
          <w:iCs/>
          <w:sz w:val="24"/>
          <w:szCs w:val="24"/>
        </w:rPr>
        <w:t>Convolutional Neural Network</w:t>
      </w:r>
      <w:r w:rsidRPr="005B3397">
        <w:rPr>
          <w:rFonts w:ascii="Times New Roman" w:hAnsi="Times New Roman" w:cs="Times New Roman"/>
          <w:sz w:val="24"/>
          <w:szCs w:val="24"/>
        </w:rPr>
        <w:t xml:space="preserve"> (CNN) yang efektif untuk deteksi usia berbasis citra.</w:t>
      </w:r>
    </w:p>
    <w:p w14:paraId="4C6408D0"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eksplorasi pengaruh variasi arsitektur CNN terhadap akurasi dan kinerja model dalam mendeteksi usia dari citra wajah.</w:t>
      </w:r>
    </w:p>
    <w:p w14:paraId="34B2EC34"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embangkan dan menerapkan teknik augmentasi data untuk meningkatkan kinerja model CNN dalam mendeteksi usia berbasis citra.</w:t>
      </w:r>
    </w:p>
    <w:p w14:paraId="4F1C5C29"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lastRenderedPageBreak/>
        <w:t>Mengevaluasi performa model CNN yang dikembangkan dalam berbagai skenario penggunaan nyata, seperti dalam industri keamanan, pemasaran, dan kesehatan.</w:t>
      </w:r>
    </w:p>
    <w:p w14:paraId="7244535D" w14:textId="77777777" w:rsidR="005B3397" w:rsidRPr="005B3397"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Mengoptimalkan model CNN untuk mencapai keseimbangan antara akurasi prediksi dan efisiensi komputasi dalam deteksi usia berbasis citra.</w:t>
      </w:r>
    </w:p>
    <w:p w14:paraId="2455EF46" w14:textId="0ECA39EE" w:rsidR="005B3397" w:rsidRPr="00CB07F6" w:rsidRDefault="005B3397" w:rsidP="005B3397">
      <w:pPr>
        <w:pStyle w:val="ListParagraph"/>
        <w:numPr>
          <w:ilvl w:val="0"/>
          <w:numId w:val="8"/>
        </w:numPr>
        <w:spacing w:line="480" w:lineRule="auto"/>
        <w:jc w:val="both"/>
        <w:rPr>
          <w:rFonts w:ascii="Times New Roman" w:hAnsi="Times New Roman" w:cs="Times New Roman"/>
          <w:sz w:val="24"/>
          <w:szCs w:val="24"/>
        </w:rPr>
      </w:pPr>
      <w:r w:rsidRPr="005B3397">
        <w:rPr>
          <w:rFonts w:ascii="Times New Roman" w:hAnsi="Times New Roman" w:cs="Times New Roman"/>
          <w:sz w:val="24"/>
          <w:szCs w:val="24"/>
        </w:rPr>
        <w:t xml:space="preserve">Memberikan kontribusi pada pengembangan teknologi deteksi usia berbasis citra dengan memanfaatkan </w:t>
      </w:r>
      <w:r w:rsidRPr="00C607F6">
        <w:rPr>
          <w:rFonts w:ascii="Times New Roman" w:hAnsi="Times New Roman" w:cs="Times New Roman"/>
          <w:i/>
          <w:iCs/>
          <w:sz w:val="24"/>
          <w:szCs w:val="24"/>
        </w:rPr>
        <w:t>deep learning</w:t>
      </w:r>
      <w:r w:rsidRPr="005B3397">
        <w:rPr>
          <w:rFonts w:ascii="Times New Roman" w:hAnsi="Times New Roman" w:cs="Times New Roman"/>
          <w:sz w:val="24"/>
          <w:szCs w:val="24"/>
        </w:rPr>
        <w:t>, khususnya CNN</w:t>
      </w:r>
      <w:r w:rsidR="000F30A7">
        <w:rPr>
          <w:rFonts w:ascii="Times New Roman" w:hAnsi="Times New Roman" w:cs="Times New Roman"/>
          <w:sz w:val="24"/>
          <w:szCs w:val="24"/>
        </w:rPr>
        <w:t>.</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C6B2C74" w14:textId="77777777" w:rsidR="005A7BF3" w:rsidRP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Teoritis</w:t>
      </w:r>
    </w:p>
    <w:p w14:paraId="47631FAD" w14:textId="49DC4D19" w:rsidR="006B228E" w:rsidRPr="006B228E"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Pr>
          <w:rFonts w:ascii="Times New Roman" w:hAnsi="Times New Roman" w:cs="Times New Roman"/>
          <w:sz w:val="24"/>
          <w:szCs w:val="24"/>
        </w:rPr>
        <w:t>P</w:t>
      </w:r>
      <w:r w:rsidRPr="006B228E">
        <w:rPr>
          <w:rFonts w:ascii="Times New Roman" w:hAnsi="Times New Roman" w:cs="Times New Roman"/>
          <w:sz w:val="24"/>
          <w:szCs w:val="24"/>
        </w:rPr>
        <w:t>engembangan Pengetahuan tentang CNN: Menambah wawasan dan pengetahuan mengenai penggunaan dan optimasi</w:t>
      </w:r>
      <w:r>
        <w:rPr>
          <w:rFonts w:ascii="Times New Roman" w:hAnsi="Times New Roman" w:cs="Times New Roman"/>
          <w:sz w:val="24"/>
          <w:szCs w:val="24"/>
        </w:rPr>
        <w:t xml:space="preserve"> </w:t>
      </w:r>
      <w:r w:rsidRPr="006B228E">
        <w:rPr>
          <w:rFonts w:ascii="Times New Roman" w:hAnsi="Times New Roman" w:cs="Times New Roman"/>
          <w:i/>
          <w:iCs/>
          <w:sz w:val="24"/>
          <w:szCs w:val="24"/>
        </w:rPr>
        <w:t>Convolutional Neural Network</w:t>
      </w:r>
      <w:r w:rsidRPr="006B228E">
        <w:rPr>
          <w:rFonts w:ascii="Times New Roman" w:hAnsi="Times New Roman" w:cs="Times New Roman"/>
          <w:sz w:val="24"/>
          <w:szCs w:val="24"/>
        </w:rPr>
        <w:t xml:space="preserve"> (CNN) dalam tugas deteksi usia berbasis citra, yang dapat diaplikasikan dalam berbagai bidang penelitian dan industri.</w:t>
      </w:r>
    </w:p>
    <w:p w14:paraId="14887FEC" w14:textId="2E724FBC" w:rsidR="006B228E" w:rsidRPr="006B228E"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sidRPr="006B228E">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3BF7299B" w14:textId="53A04FEF" w:rsidR="006B228E" w:rsidRPr="00DF6ECA" w:rsidRDefault="006B228E" w:rsidP="006B228E">
      <w:pPr>
        <w:pStyle w:val="ListParagraph"/>
        <w:numPr>
          <w:ilvl w:val="0"/>
          <w:numId w:val="10"/>
        </w:numPr>
        <w:tabs>
          <w:tab w:val="left" w:pos="1980"/>
        </w:tabs>
        <w:spacing w:after="0" w:line="480" w:lineRule="auto"/>
        <w:rPr>
          <w:rFonts w:ascii="Times New Roman" w:hAnsi="Times New Roman" w:cs="Times New Roman"/>
          <w:sz w:val="24"/>
          <w:szCs w:val="24"/>
        </w:rPr>
      </w:pPr>
      <w:r w:rsidRPr="006B228E">
        <w:rPr>
          <w:rFonts w:ascii="Times New Roman" w:hAnsi="Times New Roman" w:cs="Times New Roman"/>
          <w:sz w:val="24"/>
          <w:szCs w:val="24"/>
        </w:rPr>
        <w:t xml:space="preserve">Peningkatan Metodologi: Mengembangkan dan memvalidasi metodologi yang efektif untuk penerapan teknik augmentasi data dalam pelatihan model CNN, yang dapat meningkatkan kinerja </w:t>
      </w:r>
      <w:r w:rsidRPr="006B228E">
        <w:rPr>
          <w:rFonts w:ascii="Times New Roman" w:hAnsi="Times New Roman" w:cs="Times New Roman"/>
          <w:sz w:val="24"/>
          <w:szCs w:val="24"/>
        </w:rPr>
        <w:lastRenderedPageBreak/>
        <w:t>model dalam berbagai kondisi pencahayaan, ekspresi wajah, dan sudut pengambilan gambari bidang kehidupan produksi komersial atau industri.</w:t>
      </w:r>
    </w:p>
    <w:p w14:paraId="6354DF48" w14:textId="5C5AB8CB" w:rsidR="005A7BF3" w:rsidRDefault="005A7BF3" w:rsidP="004711D9">
      <w:pPr>
        <w:numPr>
          <w:ilvl w:val="0"/>
          <w:numId w:val="5"/>
        </w:numPr>
        <w:spacing w:after="0" w:line="480" w:lineRule="auto"/>
        <w:ind w:left="851" w:firstLine="139"/>
        <w:rPr>
          <w:rFonts w:ascii="Times New Roman" w:hAnsi="Times New Roman" w:cs="Times New Roman"/>
          <w:sz w:val="24"/>
          <w:szCs w:val="24"/>
        </w:rPr>
      </w:pPr>
      <w:r w:rsidRPr="005A7BF3">
        <w:rPr>
          <w:rFonts w:ascii="Times New Roman" w:hAnsi="Times New Roman" w:cs="Times New Roman"/>
          <w:sz w:val="24"/>
          <w:szCs w:val="24"/>
        </w:rPr>
        <w:t>Manfaat Praktis</w:t>
      </w:r>
    </w:p>
    <w:p w14:paraId="6A6668AA" w14:textId="3D068EF9" w:rsidR="006C2EE7" w:rsidRPr="006B228E" w:rsidRDefault="005A7BF3" w:rsidP="006B228E">
      <w:pPr>
        <w:spacing w:after="0" w:line="480" w:lineRule="auto"/>
        <w:ind w:left="851" w:firstLine="589"/>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B228E"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135C80" w:rsidR="006B228E" w:rsidRPr="006B228E"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 xml:space="preserve">Optimasi Penggunaan Teknologi Deep Learning: Memberikan panduan praktis mengenai penggunaan dan optimasi model </w:t>
      </w:r>
      <w:r w:rsidRPr="00C607F6">
        <w:rPr>
          <w:rFonts w:ascii="Times New Roman" w:hAnsi="Times New Roman" w:cs="Times New Roman"/>
          <w:i/>
          <w:iCs/>
          <w:sz w:val="24"/>
          <w:szCs w:val="24"/>
        </w:rPr>
        <w:t>Convolutional Neural Network</w:t>
      </w:r>
      <w:r w:rsidRPr="006B228E">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DF6ECA" w:rsidRDefault="006B228E" w:rsidP="006B228E">
      <w:pPr>
        <w:pStyle w:val="ListParagraph"/>
        <w:numPr>
          <w:ilvl w:val="0"/>
          <w:numId w:val="9"/>
        </w:numPr>
        <w:spacing w:after="0" w:line="480" w:lineRule="auto"/>
        <w:rPr>
          <w:rFonts w:ascii="Times New Roman" w:hAnsi="Times New Roman" w:cs="Times New Roman"/>
          <w:sz w:val="24"/>
          <w:szCs w:val="24"/>
        </w:rPr>
      </w:pPr>
      <w:r w:rsidRPr="006B228E">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Default="006C2EE7" w:rsidP="000F30A7">
      <w:pPr>
        <w:spacing w:after="0" w:line="480" w:lineRule="auto"/>
        <w:ind w:left="1931"/>
        <w:rPr>
          <w:rFonts w:ascii="Times New Roman" w:hAnsi="Times New Roman" w:cs="Times New Roman"/>
          <w:sz w:val="24"/>
          <w:szCs w:val="24"/>
        </w:rPr>
      </w:pPr>
      <w:r w:rsidRPr="006C2EE7">
        <w:rPr>
          <w:rFonts w:ascii="Times New Roman" w:hAnsi="Times New Roman" w:cs="Times New Roman"/>
          <w:sz w:val="24"/>
          <w:szCs w:val="24"/>
        </w:rPr>
        <w:t xml:space="preserve">dapat memberikan rasa aman dan kenyamanan bagi </w:t>
      </w:r>
      <w:r w:rsidR="00EC01E7">
        <w:rPr>
          <w:rFonts w:ascii="Times New Roman" w:hAnsi="Times New Roman" w:cs="Times New Roman"/>
          <w:sz w:val="24"/>
          <w:szCs w:val="24"/>
        </w:rPr>
        <w:t xml:space="preserve">karyawan yang bekerja </w:t>
      </w:r>
      <w:r w:rsidRPr="006C2EE7">
        <w:rPr>
          <w:rFonts w:ascii="Times New Roman" w:hAnsi="Times New Roman" w:cs="Times New Roman"/>
          <w:sz w:val="24"/>
          <w:szCs w:val="24"/>
        </w:rPr>
        <w:t xml:space="preserve">dalam </w:t>
      </w:r>
      <w:r w:rsidR="008C383A">
        <w:rPr>
          <w:rFonts w:ascii="Times New Roman" w:hAnsi="Times New Roman" w:cs="Times New Roman"/>
          <w:sz w:val="24"/>
          <w:szCs w:val="24"/>
        </w:rPr>
        <w:t>kantor</w:t>
      </w:r>
      <w:r w:rsidR="0067183D">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lastRenderedPageBreak/>
        <w:t>Metod</w:t>
      </w:r>
      <w:r w:rsidR="00153712">
        <w:rPr>
          <w:rFonts w:cs="Times New Roman"/>
          <w:szCs w:val="24"/>
        </w:rPr>
        <w:t>ologi</w:t>
      </w:r>
      <w:r w:rsidR="008A09DD" w:rsidRPr="00B60C5D">
        <w:rPr>
          <w:rFonts w:cs="Times New Roman"/>
          <w:szCs w:val="24"/>
        </w:rPr>
        <w:t xml:space="preserve"> Penelitian</w:t>
      </w:r>
    </w:p>
    <w:p w14:paraId="5FC6C45D" w14:textId="7F1D07C5" w:rsidR="00BE03D5" w:rsidRPr="00B60C5D" w:rsidRDefault="00DD4A3F" w:rsidP="000F30A7">
      <w:pPr>
        <w:spacing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xml:space="preserve"> . Berikut ini ditampilkan terkait jadwal penelitian dan pembuatan sistem yang akan dilakukan pada penelitian ini antara lain sebagai berikut</w:t>
      </w:r>
    </w:p>
    <w:p w14:paraId="5286700C" w14:textId="6EC01237" w:rsidR="00720A5F" w:rsidRDefault="00DD4A3F" w:rsidP="004711D9">
      <w:pPr>
        <w:numPr>
          <w:ilvl w:val="0"/>
          <w:numId w:val="2"/>
        </w:numPr>
        <w:spacing w:after="200" w:line="276" w:lineRule="auto"/>
        <w:ind w:left="993" w:hanging="851"/>
        <w:jc w:val="both"/>
        <w:rPr>
          <w:rFonts w:ascii="Times New Roman" w:hAnsi="Times New Roman" w:cs="Times New Roman"/>
          <w:b/>
          <w:bCs/>
          <w:sz w:val="24"/>
          <w:szCs w:val="24"/>
        </w:rPr>
      </w:pPr>
      <w:r w:rsidRPr="00B60C5D">
        <w:rPr>
          <w:rFonts w:ascii="Times New Roman" w:hAnsi="Times New Roman" w:cs="Times New Roman"/>
          <w:b/>
          <w:bCs/>
          <w:sz w:val="24"/>
          <w:szCs w:val="24"/>
        </w:rPr>
        <w:t xml:space="preserve">     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80CDA"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80CDA" w:rsidRDefault="00DD4A3F" w:rsidP="00224798">
            <w:pPr>
              <w:spacing w:after="0"/>
              <w:jc w:val="both"/>
              <w:rPr>
                <w:rFonts w:ascii="Times New Roman" w:hAnsi="Times New Roman" w:cs="Times New Roman"/>
                <w:lang w:val="id-ID"/>
              </w:rPr>
            </w:pPr>
            <w:r w:rsidRPr="00280CDA">
              <w:rPr>
                <w:rFonts w:ascii="Times New Roman" w:hAnsi="Times New Roman" w:cs="Times New Roman"/>
                <w:sz w:val="24"/>
                <w:szCs w:val="24"/>
                <w:lang w:val="id-ID"/>
              </w:rPr>
              <w:t xml:space="preserve">                                                 </w:t>
            </w:r>
            <w:r w:rsidRPr="00280CDA">
              <w:rPr>
                <w:rFonts w:ascii="Times New Roman" w:hAnsi="Times New Roman" w:cs="Times New Roman"/>
                <w:lang w:val="id-ID"/>
              </w:rPr>
              <w:t>Waktu</w:t>
            </w:r>
          </w:p>
          <w:p w14:paraId="25E3FE5A" w14:textId="77777777" w:rsidR="00DD4A3F" w:rsidRPr="00280CDA" w:rsidRDefault="00DD4A3F" w:rsidP="00224798">
            <w:pPr>
              <w:spacing w:after="0"/>
              <w:jc w:val="both"/>
              <w:rPr>
                <w:rFonts w:ascii="Times New Roman" w:hAnsi="Times New Roman" w:cs="Times New Roman"/>
                <w:sz w:val="24"/>
                <w:szCs w:val="24"/>
              </w:rPr>
            </w:pPr>
            <w:r w:rsidRPr="00280CDA">
              <w:rPr>
                <w:rFonts w:ascii="Times New Roman" w:hAnsi="Times New Roman" w:cs="Times New Roman"/>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80CDA" w:rsidRDefault="00DD4A3F" w:rsidP="00A96CAB">
            <w:pPr>
              <w:spacing w:after="0"/>
              <w:jc w:val="center"/>
              <w:rPr>
                <w:rFonts w:ascii="Times New Roman" w:hAnsi="Times New Roman" w:cs="Times New Roman"/>
                <w:sz w:val="24"/>
                <w:szCs w:val="24"/>
              </w:rPr>
            </w:pPr>
            <w:r w:rsidRPr="00280CDA">
              <w:rPr>
                <w:rFonts w:ascii="Times New Roman" w:hAnsi="Times New Roman" w:cs="Times New Roman"/>
                <w:sz w:val="24"/>
                <w:szCs w:val="24"/>
              </w:rPr>
              <w:t>202</w:t>
            </w:r>
            <w:r w:rsidR="00BE03D5">
              <w:rPr>
                <w:rFonts w:ascii="Times New Roman" w:hAnsi="Times New Roman" w:cs="Times New Roman"/>
                <w:sz w:val="24"/>
                <w:szCs w:val="24"/>
              </w:rPr>
              <w:t>5</w:t>
            </w:r>
          </w:p>
        </w:tc>
      </w:tr>
      <w:tr w:rsidR="00DD4A3F" w:rsidRPr="00280CDA"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80CDA"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November</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Desember</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Jan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Februari</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Maret</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77777777" w:rsidR="00DD4A3F" w:rsidRPr="00280CDA" w:rsidRDefault="00DD4A3F" w:rsidP="00224798">
            <w:pPr>
              <w:jc w:val="both"/>
              <w:rPr>
                <w:rFonts w:ascii="Times New Roman" w:hAnsi="Times New Roman" w:cs="Times New Roman"/>
                <w:sz w:val="20"/>
                <w:szCs w:val="20"/>
              </w:rPr>
            </w:pPr>
            <w:r w:rsidRPr="00280CDA">
              <w:rPr>
                <w:rFonts w:ascii="Times New Roman" w:hAnsi="Times New Roman" w:cs="Times New Roman"/>
                <w:sz w:val="20"/>
                <w:szCs w:val="20"/>
              </w:rPr>
              <w:t>April</w:t>
            </w:r>
          </w:p>
        </w:tc>
      </w:tr>
      <w:tr w:rsidR="00DD4A3F" w:rsidRPr="00280CDA"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80CDA"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80CDA" w:rsidRDefault="00DD4A3F" w:rsidP="00224798">
            <w:pPr>
              <w:jc w:val="both"/>
              <w:rPr>
                <w:rFonts w:ascii="Times New Roman" w:hAnsi="Times New Roman" w:cs="Times New Roman"/>
                <w:sz w:val="24"/>
                <w:szCs w:val="24"/>
                <w:lang w:val="id-ID"/>
              </w:rPr>
            </w:pPr>
            <w:r w:rsidRPr="00280CDA">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rPr>
              <w:t>4</w:t>
            </w:r>
          </w:p>
        </w:tc>
      </w:tr>
      <w:tr w:rsidR="00DD4A3F" w:rsidRPr="00280CDA"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gumpulan</w:t>
            </w:r>
            <w:r w:rsidRPr="00280CDA">
              <w:rPr>
                <w:rFonts w:ascii="Times New Roman" w:hAnsi="Times New Roman" w:cs="Times New Roman"/>
                <w:sz w:val="18"/>
                <w:szCs w:val="18"/>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80CDA"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80CDA"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80CDA"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80CDA" w:rsidRDefault="00DD4A3F" w:rsidP="00224798">
            <w:pPr>
              <w:jc w:val="both"/>
              <w:rPr>
                <w:rFonts w:ascii="Times New Roman" w:hAnsi="Times New Roman" w:cs="Times New Roman"/>
                <w:sz w:val="24"/>
                <w:szCs w:val="24"/>
                <w:lang w:val="id-ID"/>
              </w:rPr>
            </w:pPr>
          </w:p>
        </w:tc>
      </w:tr>
      <w:tr w:rsidR="00DD4A3F" w:rsidRPr="00280CDA"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33F1327D"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Analis</w:t>
            </w:r>
            <w:r w:rsidRPr="00280CDA">
              <w:rPr>
                <w:rFonts w:ascii="Times New Roman" w:hAnsi="Times New Roman" w:cs="Times New Roman"/>
                <w:sz w:val="18"/>
                <w:szCs w:val="18"/>
              </w:rPr>
              <w:t>is</w:t>
            </w:r>
            <w:r w:rsidRPr="00280CDA">
              <w:rPr>
                <w:rFonts w:ascii="Times New Roman" w:hAnsi="Times New Roman" w:cs="Times New Roman"/>
                <w:sz w:val="18"/>
                <w:szCs w:val="18"/>
                <w:lang w:val="id-ID"/>
              </w:rPr>
              <w:t xml:space="preserve">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80CDA" w:rsidRDefault="00DD4A3F" w:rsidP="00224798">
            <w:pPr>
              <w:jc w:val="both"/>
              <w:rPr>
                <w:rFonts w:ascii="Times New Roman" w:hAnsi="Times New Roman" w:cs="Times New Roman"/>
                <w:sz w:val="24"/>
                <w:szCs w:val="24"/>
                <w:lang w:val="es-ES"/>
              </w:rPr>
            </w:pPr>
            <w:r w:rsidRPr="00280CDA">
              <w:rPr>
                <w:rFonts w:ascii="Times New Roman" w:hAnsi="Times New Roman" w:cs="Times New Roman"/>
                <w:sz w:val="24"/>
                <w:szCs w:val="24"/>
                <w:lang w:val="id-ID"/>
              </w:rPr>
              <w:t> </w:t>
            </w:r>
          </w:p>
        </w:tc>
      </w:tr>
      <w:tr w:rsidR="00DD4A3F" w:rsidRPr="00280CDA"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23F77518"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lang w:val="id-ID"/>
              </w:rPr>
              <w:t>Perancanga</w:t>
            </w:r>
            <w:r w:rsidR="00632C58" w:rsidRPr="00280CDA">
              <w:rPr>
                <w:rFonts w:ascii="Times New Roman" w:hAnsi="Times New Roman" w:cs="Times New Roman"/>
                <w:sz w:val="18"/>
                <w:szCs w:val="18"/>
              </w:rPr>
              <w:t xml:space="preserve">n </w:t>
            </w:r>
            <w:r w:rsidR="00275093" w:rsidRPr="00280CDA">
              <w:rPr>
                <w:rFonts w:ascii="Times New Roman" w:hAnsi="Times New Roman" w:cs="Times New Roman"/>
                <w:sz w:val="18"/>
                <w:szCs w:val="18"/>
              </w:rPr>
              <w:t>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796F866E" w:rsidR="00DD4A3F" w:rsidRPr="00280CDA" w:rsidRDefault="00DD4A3F" w:rsidP="00224798">
            <w:pPr>
              <w:spacing w:line="480" w:lineRule="auto"/>
              <w:jc w:val="both"/>
              <w:rPr>
                <w:rFonts w:ascii="Times New Roman" w:hAnsi="Times New Roman" w:cs="Times New Roman"/>
                <w:sz w:val="18"/>
                <w:szCs w:val="18"/>
              </w:rPr>
            </w:pPr>
            <w:r w:rsidRPr="00280CDA">
              <w:rPr>
                <w:rFonts w:ascii="Times New Roman" w:hAnsi="Times New Roman" w:cs="Times New Roman"/>
                <w:sz w:val="18"/>
                <w:szCs w:val="18"/>
              </w:rPr>
              <w:t xml:space="preserve">Uji Coba </w:t>
            </w:r>
            <w:r w:rsidR="00275093" w:rsidRPr="00280CDA">
              <w:rPr>
                <w:rFonts w:ascii="Times New Roman" w:hAnsi="Times New Roman" w:cs="Times New Roman"/>
                <w:sz w:val="18"/>
                <w:szCs w:val="18"/>
              </w:rPr>
              <w:t xml:space="preserve"> Sistem Keamanan</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r w:rsidR="00DD4A3F" w:rsidRPr="00280CDA"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80CDA" w:rsidRDefault="00DD4A3F" w:rsidP="00224798">
            <w:pPr>
              <w:spacing w:line="480" w:lineRule="auto"/>
              <w:jc w:val="both"/>
              <w:rPr>
                <w:rFonts w:ascii="Times New Roman" w:hAnsi="Times New Roman" w:cs="Times New Roman"/>
                <w:sz w:val="18"/>
                <w:szCs w:val="18"/>
                <w:lang w:val="id-ID"/>
              </w:rPr>
            </w:pPr>
            <w:r w:rsidRPr="00280CDA">
              <w:rPr>
                <w:rFonts w:ascii="Times New Roman" w:hAnsi="Times New Roman" w:cs="Times New Roman"/>
                <w:sz w:val="18"/>
                <w:szCs w:val="18"/>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80CDA"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80CDA"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80CDA"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80CDA"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80CDA" w:rsidRDefault="00DD4A3F" w:rsidP="00224798">
            <w:pPr>
              <w:jc w:val="both"/>
              <w:rPr>
                <w:rFonts w:ascii="Times New Roman" w:hAnsi="Times New Roman" w:cs="Times New Roman"/>
                <w:sz w:val="24"/>
                <w:szCs w:val="24"/>
              </w:rPr>
            </w:pPr>
            <w:r w:rsidRPr="00280CDA">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759FC6A4" w14:textId="77777777" w:rsidR="00DD4A3F" w:rsidRPr="00B60C5D" w:rsidRDefault="00DD4A3F" w:rsidP="004711D9">
      <w:pPr>
        <w:numPr>
          <w:ilvl w:val="0"/>
          <w:numId w:val="2"/>
        </w:numPr>
        <w:spacing w:after="0" w:line="360" w:lineRule="auto"/>
        <w:ind w:left="851" w:hanging="850"/>
        <w:jc w:val="both"/>
        <w:rPr>
          <w:rFonts w:ascii="Times New Roman" w:hAnsi="Times New Roman" w:cs="Times New Roman"/>
          <w:b/>
          <w:bCs/>
          <w:sz w:val="24"/>
          <w:szCs w:val="24"/>
        </w:rPr>
      </w:pPr>
      <w:r w:rsidRPr="00B60C5D">
        <w:rPr>
          <w:rFonts w:ascii="Times New Roman" w:hAnsi="Times New Roman" w:cs="Times New Roman"/>
          <w:b/>
          <w:bCs/>
          <w:sz w:val="24"/>
          <w:szCs w:val="24"/>
        </w:rPr>
        <w:t>Bahan dan Alat</w:t>
      </w:r>
    </w:p>
    <w:p w14:paraId="0D947D23" w14:textId="77777777" w:rsidR="00DD4A3F" w:rsidRPr="00B60C5D" w:rsidRDefault="00DD4A3F" w:rsidP="00C409B5">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p>
    <w:p w14:paraId="14916F6D" w14:textId="77777777" w:rsidR="00DD4A3F" w:rsidRPr="00B60C5D" w:rsidRDefault="00DD4A3F" w:rsidP="008951AE">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7D145ADA" w14:textId="77777777" w:rsidR="004E3A28" w:rsidRPr="00B60C5D" w:rsidRDefault="004E3A28" w:rsidP="004E3A28">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Processor Intel core i</w:t>
      </w:r>
      <w:r>
        <w:rPr>
          <w:rFonts w:ascii="Times New Roman" w:hAnsi="Times New Roman" w:cs="Times New Roman"/>
          <w:sz w:val="24"/>
          <w:szCs w:val="24"/>
        </w:rPr>
        <w:t>5</w:t>
      </w:r>
      <w:r w:rsidRPr="00B60C5D">
        <w:rPr>
          <w:rFonts w:ascii="Times New Roman" w:hAnsi="Times New Roman" w:cs="Times New Roman"/>
          <w:sz w:val="24"/>
          <w:szCs w:val="24"/>
        </w:rPr>
        <w:t>-</w:t>
      </w:r>
      <w:r w:rsidRPr="00C91867">
        <w:t xml:space="preserve"> </w:t>
      </w:r>
      <w:r w:rsidRPr="00C91867">
        <w:rPr>
          <w:rFonts w:ascii="Times New Roman" w:hAnsi="Times New Roman" w:cs="Times New Roman"/>
          <w:sz w:val="24"/>
          <w:szCs w:val="24"/>
        </w:rPr>
        <w:t>12500H</w:t>
      </w:r>
      <w:r w:rsidRPr="00B60C5D">
        <w:rPr>
          <w:rFonts w:ascii="Times New Roman" w:hAnsi="Times New Roman" w:cs="Times New Roman"/>
          <w:sz w:val="24"/>
          <w:szCs w:val="24"/>
        </w:rPr>
        <w:t xml:space="preserve"> </w:t>
      </w:r>
    </w:p>
    <w:p w14:paraId="10EE69B0" w14:textId="77777777" w:rsidR="004E3A28" w:rsidRDefault="004E3A28" w:rsidP="004E3A28">
      <w:pPr>
        <w:numPr>
          <w:ilvl w:val="0"/>
          <w:numId w:val="3"/>
        </w:numPr>
        <w:spacing w:after="0" w:line="480" w:lineRule="auto"/>
        <w:ind w:left="426" w:firstLine="425"/>
        <w:jc w:val="both"/>
        <w:rPr>
          <w:rFonts w:ascii="Times New Roman" w:hAnsi="Times New Roman" w:cs="Times New Roman"/>
          <w:sz w:val="24"/>
          <w:szCs w:val="24"/>
        </w:rPr>
      </w:pPr>
      <w:r w:rsidRPr="00B60C5D">
        <w:rPr>
          <w:rFonts w:ascii="Times New Roman" w:hAnsi="Times New Roman" w:cs="Times New Roman"/>
          <w:sz w:val="24"/>
          <w:szCs w:val="24"/>
        </w:rPr>
        <w:t xml:space="preserve">RAM </w:t>
      </w:r>
      <w:r>
        <w:rPr>
          <w:rFonts w:ascii="Times New Roman" w:hAnsi="Times New Roman" w:cs="Times New Roman"/>
          <w:sz w:val="24"/>
          <w:szCs w:val="24"/>
        </w:rPr>
        <w:t>8</w:t>
      </w:r>
      <w:r w:rsidRPr="00B60C5D">
        <w:rPr>
          <w:rFonts w:ascii="Times New Roman" w:hAnsi="Times New Roman" w:cs="Times New Roman"/>
          <w:sz w:val="24"/>
          <w:szCs w:val="24"/>
        </w:rPr>
        <w:t>GB</w:t>
      </w:r>
    </w:p>
    <w:p w14:paraId="25594E98" w14:textId="77777777" w:rsidR="004E3A28" w:rsidRDefault="004E3A28" w:rsidP="004E3A28">
      <w:pPr>
        <w:numPr>
          <w:ilvl w:val="0"/>
          <w:numId w:val="3"/>
        </w:numPr>
        <w:spacing w:after="0" w:line="480" w:lineRule="auto"/>
        <w:ind w:left="426" w:firstLine="425"/>
        <w:jc w:val="both"/>
        <w:rPr>
          <w:rFonts w:ascii="Times New Roman" w:hAnsi="Times New Roman" w:cs="Times New Roman"/>
          <w:sz w:val="24"/>
          <w:szCs w:val="24"/>
        </w:rPr>
      </w:pPr>
      <w:r>
        <w:rPr>
          <w:rFonts w:ascii="Times New Roman" w:hAnsi="Times New Roman" w:cs="Times New Roman"/>
          <w:sz w:val="24"/>
          <w:szCs w:val="24"/>
        </w:rPr>
        <w:t>Nvidia Geforce RTX 3050</w:t>
      </w:r>
    </w:p>
    <w:p w14:paraId="010928BE" w14:textId="683D44A5" w:rsidR="00DD4A3F" w:rsidRDefault="00DD4A3F" w:rsidP="000E0D6C">
      <w:pPr>
        <w:spacing w:after="0" w:line="480" w:lineRule="auto"/>
        <w:ind w:left="851"/>
        <w:jc w:val="both"/>
        <w:rPr>
          <w:rFonts w:ascii="Times New Roman" w:hAnsi="Times New Roman" w:cs="Times New Roman"/>
          <w:sz w:val="24"/>
          <w:szCs w:val="24"/>
        </w:rPr>
      </w:pPr>
      <w:r w:rsidRPr="00B60C5D">
        <w:rPr>
          <w:rFonts w:ascii="Times New Roman" w:hAnsi="Times New Roman" w:cs="Times New Roman"/>
          <w:i/>
          <w:iCs/>
          <w:sz w:val="24"/>
          <w:szCs w:val="24"/>
        </w:rPr>
        <w:lastRenderedPageBreak/>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21A9EB71" w:rsidR="00FE7C84" w:rsidRPr="00FE7C84" w:rsidRDefault="00FE7C84" w:rsidP="007754C0">
      <w:pPr>
        <w:pStyle w:val="ListParagraph"/>
        <w:numPr>
          <w:ilvl w:val="0"/>
          <w:numId w:val="43"/>
        </w:numPr>
        <w:spacing w:after="0" w:line="480" w:lineRule="auto"/>
        <w:jc w:val="both"/>
        <w:rPr>
          <w:rFonts w:ascii="Times New Roman" w:hAnsi="Times New Roman" w:cs="Times New Roman"/>
          <w:sz w:val="24"/>
          <w:szCs w:val="24"/>
        </w:rPr>
      </w:pPr>
      <w:r w:rsidRPr="00FE7C84">
        <w:rPr>
          <w:rFonts w:ascii="Times New Roman" w:hAnsi="Times New Roman" w:cs="Times New Roman"/>
          <w:sz w:val="24"/>
          <w:szCs w:val="24"/>
        </w:rPr>
        <w:t>Kaggle</w:t>
      </w:r>
    </w:p>
    <w:p w14:paraId="20A0FCCD" w14:textId="673F6F71" w:rsidR="00BE03D5" w:rsidRPr="00973F13" w:rsidRDefault="00037F47" w:rsidP="00FE7C84">
      <w:pPr>
        <w:pStyle w:val="ListParagraph"/>
        <w:numPr>
          <w:ilvl w:val="0"/>
          <w:numId w:val="43"/>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PyCharm</w:t>
      </w:r>
      <w:bookmarkStart w:id="1" w:name="_GoBack"/>
      <w:bookmarkEnd w:id="1"/>
    </w:p>
    <w:p w14:paraId="576CB386" w14:textId="77777777" w:rsidR="00DD4A3F" w:rsidRPr="00B60C5D" w:rsidRDefault="00DD4A3F" w:rsidP="004711D9">
      <w:pPr>
        <w:numPr>
          <w:ilvl w:val="0"/>
          <w:numId w:val="2"/>
        </w:numPr>
        <w:spacing w:after="200" w:line="360" w:lineRule="auto"/>
        <w:ind w:left="851" w:hanging="567"/>
        <w:jc w:val="both"/>
        <w:rPr>
          <w:rFonts w:ascii="Times New Roman" w:hAnsi="Times New Roman" w:cs="Times New Roman"/>
          <w:sz w:val="24"/>
          <w:szCs w:val="24"/>
        </w:rPr>
      </w:pPr>
      <w:r w:rsidRPr="00B60C5D">
        <w:rPr>
          <w:rFonts w:ascii="Times New Roman" w:hAnsi="Times New Roman" w:cs="Times New Roman"/>
          <w:b/>
          <w:bCs/>
          <w:sz w:val="24"/>
          <w:szCs w:val="24"/>
        </w:rPr>
        <w:t xml:space="preserve">     Metode Pengumpulan Data</w:t>
      </w:r>
    </w:p>
    <w:p w14:paraId="026B5418" w14:textId="77777777"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77777777" w:rsidR="00BE03D5" w:rsidRPr="00BE03D5" w:rsidRDefault="00BE03D5" w:rsidP="007754C0">
      <w:pPr>
        <w:pStyle w:val="ListParagraph"/>
        <w:numPr>
          <w:ilvl w:val="6"/>
          <w:numId w:val="4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Metode Pengamatan(Observasi)</w:t>
      </w:r>
    </w:p>
    <w:p w14:paraId="29436ED7" w14:textId="77777777" w:rsidR="00BE03D5" w:rsidRPr="00BE03D5" w:rsidRDefault="00BE03D5" w:rsidP="00BE03D5">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amatan dengan cara mengamati pengguna sebagai panduan dalam penulisan maupun pembuatan aplikasi.</w:t>
      </w:r>
    </w:p>
    <w:p w14:paraId="1B0009D2" w14:textId="77777777" w:rsidR="00BE03D5" w:rsidRPr="00BE03D5" w:rsidRDefault="00BE03D5" w:rsidP="007754C0">
      <w:pPr>
        <w:pStyle w:val="ListParagraph"/>
        <w:numPr>
          <w:ilvl w:val="6"/>
          <w:numId w:val="4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t>Metode Studi Pustaka</w:t>
      </w:r>
    </w:p>
    <w:p w14:paraId="04DF716B" w14:textId="2F019888" w:rsidR="009F2183" w:rsidRDefault="00BE03D5" w:rsidP="00F141AE">
      <w:pPr>
        <w:pStyle w:val="ListParagraph"/>
        <w:spacing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Penulis melakukan pengumpulan data melalui internet maupun buku yang sesuai dengan topik yang dibahas</w:t>
      </w:r>
    </w:p>
    <w:p w14:paraId="51520CE0" w14:textId="77777777" w:rsidR="009F2183" w:rsidRPr="00B60C5D" w:rsidRDefault="009F2183" w:rsidP="00F27B71">
      <w:pPr>
        <w:spacing w:after="0" w:line="480" w:lineRule="auto"/>
        <w:ind w:left="1138"/>
        <w:jc w:val="both"/>
        <w:rPr>
          <w:rFonts w:ascii="Times New Roman" w:hAnsi="Times New Roman" w:cs="Times New Roman"/>
          <w:sz w:val="24"/>
          <w:szCs w:val="24"/>
        </w:rPr>
      </w:pP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6831CB53" w14:textId="15A56930" w:rsidR="00FE7C84" w:rsidRPr="00FE7C84" w:rsidRDefault="00FE7C84" w:rsidP="00FE7C84">
      <w:pPr>
        <w:spacing w:line="480" w:lineRule="auto"/>
        <w:ind w:firstLine="720"/>
        <w:jc w:val="both"/>
        <w:rPr>
          <w:rFonts w:ascii="Times New Roman" w:hAnsi="Times New Roman" w:cs="Times New Roman"/>
          <w:sz w:val="24"/>
          <w:szCs w:val="24"/>
        </w:rPr>
      </w:pPr>
      <w:bookmarkStart w:id="2" w:name="_Toc170727418"/>
      <w:r w:rsidRPr="00FE7C84">
        <w:rPr>
          <w:rFonts w:ascii="Times New Roman" w:hAnsi="Times New Roman" w:cs="Times New Roman"/>
          <w:sz w:val="24"/>
          <w:szCs w:val="24"/>
        </w:rPr>
        <w:t>Pada langkah ini yang dilakukan adalah diawali dengan menganalisa data masalah yang dihadapi dalam mengetahui kebutuhan terhadap pengembangan aplikasi yang akan dibuat.</w:t>
      </w:r>
      <w:bookmarkEnd w:id="2"/>
    </w:p>
    <w:p w14:paraId="35B6A8FC" w14:textId="77777777" w:rsidR="0071779B" w:rsidRPr="00B60C5D" w:rsidRDefault="0071779B" w:rsidP="000B4619">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lastRenderedPageBreak/>
        <w:t>Perancangan Sistem</w:t>
      </w:r>
    </w:p>
    <w:p w14:paraId="73753EAD" w14:textId="77A9626C" w:rsidR="00BE03D5" w:rsidRPr="00BE03D5" w:rsidRDefault="00BE03D5" w:rsidP="00BE03D5">
      <w:pPr>
        <w:spacing w:line="480" w:lineRule="auto"/>
        <w:jc w:val="both"/>
        <w:rPr>
          <w:rFonts w:ascii="Times New Roman" w:hAnsi="Times New Roman" w:cs="Times New Roman"/>
          <w:sz w:val="24"/>
          <w:szCs w:val="24"/>
        </w:rPr>
      </w:pPr>
      <w:r w:rsidRPr="00BE03D5">
        <w:rPr>
          <w:rFonts w:ascii="Times New Roman" w:hAnsi="Times New Roman" w:cs="Times New Roman"/>
          <w:sz w:val="24"/>
          <w:szCs w:val="24"/>
        </w:rPr>
        <w:t xml:space="preserve">Dalam melakukan perancangan, penulis menggunakan metode </w:t>
      </w:r>
      <w:r w:rsidR="00FE7C84" w:rsidRPr="00FE7C84">
        <w:rPr>
          <w:rFonts w:ascii="Times New Roman" w:hAnsi="Times New Roman" w:cs="Times New Roman"/>
          <w:iCs/>
          <w:sz w:val="24"/>
          <w:szCs w:val="24"/>
        </w:rPr>
        <w:t>CNN</w:t>
      </w:r>
      <w:r w:rsidRPr="00BE03D5">
        <w:rPr>
          <w:rFonts w:ascii="Times New Roman" w:hAnsi="Times New Roman" w:cs="Times New Roman"/>
          <w:sz w:val="24"/>
          <w:szCs w:val="24"/>
        </w:rPr>
        <w:t xml:space="preserve"> yang di mana metode ini merupakan metode yang sering digunakan, tahapan-tahapan yang akan dilakukan sebagai berikut:</w:t>
      </w:r>
    </w:p>
    <w:p w14:paraId="73F26B2E"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Studi Literatur</w:t>
      </w:r>
    </w:p>
    <w:p w14:paraId="3606B920"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Pada tahap ini dilakukan pengumpulan data-data yang berhubungan dengan teori-teori</w:t>
      </w:r>
      <w:r w:rsidRPr="00BE03D5">
        <w:rPr>
          <w:rFonts w:ascii="Times New Roman" w:hAnsi="Times New Roman" w:cs="Times New Roman"/>
          <w:i/>
          <w:sz w:val="24"/>
          <w:szCs w:val="24"/>
        </w:rPr>
        <w:t>.</w:t>
      </w:r>
    </w:p>
    <w:p w14:paraId="3AF8CC61"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Analisis Data</w:t>
      </w:r>
    </w:p>
    <w:p w14:paraId="75C57136"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analisis terhadap data yang akan digunakan dalam </w:t>
      </w:r>
      <w:r w:rsidRPr="00BE03D5">
        <w:rPr>
          <w:rFonts w:ascii="Times New Roman" w:hAnsi="Times New Roman" w:cs="Times New Roman"/>
          <w:i/>
          <w:sz w:val="24"/>
          <w:szCs w:val="24"/>
        </w:rPr>
        <w:t>aplikasi</w:t>
      </w:r>
      <w:r w:rsidRPr="00BE03D5">
        <w:rPr>
          <w:rFonts w:ascii="Times New Roman" w:hAnsi="Times New Roman" w:cs="Times New Roman"/>
          <w:sz w:val="24"/>
          <w:szCs w:val="24"/>
        </w:rPr>
        <w:t xml:space="preserve"> yang akan dirancang</w:t>
      </w:r>
    </w:p>
    <w:p w14:paraId="32952BDD"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rPr>
      </w:pPr>
      <w:r w:rsidRPr="00BE03D5">
        <w:rPr>
          <w:rFonts w:ascii="Times New Roman" w:hAnsi="Times New Roman" w:cs="Times New Roman"/>
          <w:sz w:val="24"/>
          <w:szCs w:val="24"/>
        </w:rPr>
        <w:t>Perancangan</w:t>
      </w:r>
    </w:p>
    <w:p w14:paraId="1FC091E2" w14:textId="77777777" w:rsidR="00BE03D5" w:rsidRPr="00BE03D5" w:rsidRDefault="00BE03D5" w:rsidP="00BE03D5">
      <w:pPr>
        <w:pStyle w:val="ListParagraph"/>
        <w:spacing w:line="480" w:lineRule="auto"/>
        <w:ind w:left="709"/>
        <w:jc w:val="both"/>
        <w:rPr>
          <w:rFonts w:ascii="Times New Roman" w:hAnsi="Times New Roman" w:cs="Times New Roman"/>
          <w:sz w:val="24"/>
          <w:szCs w:val="24"/>
        </w:rPr>
      </w:pPr>
      <w:r w:rsidRPr="00BE03D5">
        <w:rPr>
          <w:rFonts w:ascii="Times New Roman" w:hAnsi="Times New Roman" w:cs="Times New Roman"/>
          <w:sz w:val="24"/>
          <w:szCs w:val="24"/>
        </w:rPr>
        <w:t xml:space="preserve">Pada tahap ini dilakukan perancangan </w:t>
      </w:r>
      <w:r w:rsidRPr="00BE03D5">
        <w:rPr>
          <w:rFonts w:ascii="Times New Roman" w:hAnsi="Times New Roman" w:cs="Times New Roman"/>
          <w:i/>
          <w:sz w:val="24"/>
          <w:szCs w:val="24"/>
        </w:rPr>
        <w:t xml:space="preserve">user interface </w:t>
      </w:r>
      <w:r w:rsidRPr="00BE03D5">
        <w:rPr>
          <w:rFonts w:ascii="Times New Roman" w:hAnsi="Times New Roman" w:cs="Times New Roman"/>
          <w:sz w:val="24"/>
          <w:szCs w:val="24"/>
        </w:rPr>
        <w:t>terhadap input maupun output dari sistem.</w:t>
      </w:r>
    </w:p>
    <w:p w14:paraId="39A9415A" w14:textId="77777777" w:rsidR="00BE03D5" w:rsidRPr="00BE03D5" w:rsidRDefault="00BE03D5" w:rsidP="007754C0">
      <w:pPr>
        <w:pStyle w:val="ListParagraph"/>
        <w:numPr>
          <w:ilvl w:val="0"/>
          <w:numId w:val="42"/>
        </w:numPr>
        <w:spacing w:after="0" w:line="480" w:lineRule="auto"/>
        <w:ind w:left="709" w:hanging="284"/>
        <w:jc w:val="both"/>
        <w:rPr>
          <w:rFonts w:ascii="Times New Roman" w:hAnsi="Times New Roman" w:cs="Times New Roman"/>
          <w:sz w:val="24"/>
          <w:szCs w:val="24"/>
          <w:lang w:val="x-none"/>
        </w:rPr>
      </w:pPr>
      <w:r w:rsidRPr="00BE03D5">
        <w:rPr>
          <w:rFonts w:ascii="Times New Roman" w:hAnsi="Times New Roman" w:cs="Times New Roman"/>
          <w:sz w:val="24"/>
          <w:szCs w:val="24"/>
        </w:rPr>
        <w:t>Implementasi</w:t>
      </w:r>
    </w:p>
    <w:p w14:paraId="072CE8E2" w14:textId="73BDE0D7" w:rsidR="00BE03D5" w:rsidRDefault="00BE03D5" w:rsidP="000F30A7">
      <w:pPr>
        <w:pStyle w:val="ListParagraph"/>
        <w:spacing w:line="480" w:lineRule="auto"/>
        <w:ind w:left="709"/>
        <w:jc w:val="both"/>
        <w:rPr>
          <w:rFonts w:ascii="Times New Roman" w:hAnsi="Times New Roman" w:cs="Times New Roman"/>
          <w:b/>
          <w:i/>
          <w:sz w:val="24"/>
          <w:szCs w:val="24"/>
        </w:rPr>
      </w:pPr>
      <w:r w:rsidRPr="00BE03D5">
        <w:rPr>
          <w:rFonts w:ascii="Times New Roman" w:hAnsi="Times New Roman" w:cs="Times New Roman"/>
          <w:sz w:val="24"/>
          <w:szCs w:val="24"/>
        </w:rPr>
        <w:t>Pada tahap ini dilakukan konservasi dari hasil perancangan ke dalam kode program.</w:t>
      </w:r>
      <w:r w:rsidRPr="00BE03D5">
        <w:rPr>
          <w:rFonts w:ascii="Times New Roman" w:hAnsi="Times New Roman" w:cs="Times New Roman"/>
          <w:b/>
          <w:i/>
          <w:sz w:val="24"/>
          <w:szCs w:val="24"/>
        </w:rPr>
        <w:t>.</w:t>
      </w:r>
    </w:p>
    <w:p w14:paraId="4D5C53BA" w14:textId="77777777" w:rsidR="00F141AE" w:rsidRPr="000F30A7" w:rsidRDefault="00F141AE" w:rsidP="000F30A7">
      <w:pPr>
        <w:pStyle w:val="ListParagraph"/>
        <w:spacing w:line="480" w:lineRule="auto"/>
        <w:ind w:left="709"/>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Pr="00B60C5D"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193936ED" w14:textId="42FCDF9D" w:rsidR="00AE6949"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AE6949" w:rsidSect="00C918A0">
          <w:footerReference w:type="default" r:id="rId14"/>
          <w:headerReference w:type="first" r:id="rId15"/>
          <w:footerReference w:type="first" r:id="rId16"/>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a</w:t>
      </w:r>
    </w:p>
    <w:p w14:paraId="1889CD93" w14:textId="77777777" w:rsidR="007C38D9" w:rsidRDefault="007C38D9" w:rsidP="0000451D">
      <w:pPr>
        <w:rPr>
          <w:lang w:val="en-GB"/>
        </w:rPr>
        <w:sectPr w:rsidR="007C38D9" w:rsidSect="00B6445A">
          <w:headerReference w:type="default" r:id="rId17"/>
          <w:footerReference w:type="default" r:id="rId18"/>
          <w:type w:val="continuous"/>
          <w:pgSz w:w="12240" w:h="15840"/>
          <w:pgMar w:top="1701" w:right="1701" w:bottom="1701" w:left="2268" w:header="709" w:footer="709" w:gutter="0"/>
          <w:cols w:space="708"/>
          <w:docGrid w:linePitch="360"/>
        </w:sectPr>
      </w:pPr>
    </w:p>
    <w:p w14:paraId="6D4DD245" w14:textId="77777777" w:rsidR="0000451D" w:rsidRPr="0000451D" w:rsidRDefault="0000451D" w:rsidP="0000451D">
      <w:pPr>
        <w:rPr>
          <w:lang w:val="en-GB"/>
        </w:rPr>
      </w:pPr>
    </w:p>
    <w:p w14:paraId="00DDBB51" w14:textId="77777777" w:rsidR="00F11C15" w:rsidRDefault="00F11C15" w:rsidP="00F11C15">
      <w:pPr>
        <w:pStyle w:val="paragraph"/>
        <w:spacing w:line="480" w:lineRule="auto"/>
        <w:jc w:val="center"/>
        <w:textAlignment w:val="baseline"/>
        <w:rPr>
          <w:b/>
          <w:sz w:val="28"/>
          <w:szCs w:val="28"/>
          <w:lang w:val="en-GB"/>
        </w:rPr>
        <w:sectPr w:rsidR="00F11C15" w:rsidSect="007C38D9">
          <w:headerReference w:type="default" r:id="rId19"/>
          <w:footerReference w:type="default" r:id="rId20"/>
          <w:pgSz w:w="12240" w:h="15840"/>
          <w:pgMar w:top="1701" w:right="1701" w:bottom="1701" w:left="2268" w:header="709" w:footer="709" w:gutter="0"/>
          <w:cols w:space="708"/>
          <w:docGrid w:linePitch="360"/>
        </w:sectPr>
      </w:pPr>
    </w:p>
    <w:p w14:paraId="2E0E9A39" w14:textId="2AE38BFB" w:rsidR="007D762F" w:rsidRDefault="007D762F" w:rsidP="00F11C15">
      <w:pPr>
        <w:pStyle w:val="paragraph"/>
        <w:spacing w:line="480" w:lineRule="auto"/>
        <w:jc w:val="center"/>
        <w:textAlignment w:val="baseline"/>
        <w:rPr>
          <w:b/>
          <w:sz w:val="28"/>
          <w:szCs w:val="28"/>
          <w:lang w:val="en-GB"/>
        </w:rPr>
      </w:pPr>
      <w:r>
        <w:rPr>
          <w:b/>
          <w:sz w:val="28"/>
          <w:szCs w:val="28"/>
          <w:lang w:val="en-GB"/>
        </w:rPr>
        <w:lastRenderedPageBreak/>
        <w:t>DAFTAR PUSTAKA</w:t>
      </w:r>
    </w:p>
    <w:sdt>
      <w:sdtPr>
        <w:id w:val="1697347784"/>
        <w:docPartObj>
          <w:docPartGallery w:val="Bibliographies"/>
          <w:docPartUnique/>
        </w:docPartObj>
      </w:sdtPr>
      <w:sdtEndPr/>
      <w:sdtContent>
        <w:sdt>
          <w:sdtPr>
            <w:id w:val="-573587230"/>
            <w:bibliography/>
          </w:sdtPr>
          <w:sdtEndPr/>
          <w:sdtContent>
            <w:p w14:paraId="1C3B32F4" w14:textId="04C49368" w:rsidR="00274E61" w:rsidRPr="00D77224" w:rsidRDefault="00564616"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fldChar w:fldCharType="begin" w:fldLock="1"/>
              </w:r>
              <w:r>
                <w:instrText xml:space="preserve">ADDIN Mendeley Bibliography CSL_BIBLIOGRAPHY </w:instrText>
              </w:r>
              <w:r>
                <w:fldChar w:fldCharType="separate"/>
              </w:r>
              <w:r w:rsidR="00274E61" w:rsidRPr="00274E61">
                <w:rPr>
                  <w:rFonts w:ascii="Calibri" w:hAnsi="Calibri" w:cs="Calibri"/>
                  <w:noProof/>
                  <w:kern w:val="0"/>
                  <w:szCs w:val="24"/>
                </w:rPr>
                <w:t>[1]</w:t>
              </w:r>
              <w:r w:rsidR="00274E61" w:rsidRPr="00D77224">
                <w:rPr>
                  <w:rFonts w:ascii="Times New Roman" w:hAnsi="Times New Roman" w:cs="Times New Roman"/>
                  <w:noProof/>
                  <w:kern w:val="0"/>
                  <w:sz w:val="24"/>
                  <w:szCs w:val="24"/>
                </w:rPr>
                <w:tab/>
                <w:t xml:space="preserve">C. Angga Marcelio </w:t>
              </w:r>
              <w:r w:rsidR="00274E61" w:rsidRPr="00D77224">
                <w:rPr>
                  <w:rFonts w:ascii="Times New Roman" w:hAnsi="Times New Roman" w:cs="Times New Roman"/>
                  <w:i/>
                  <w:iCs/>
                  <w:noProof/>
                  <w:kern w:val="0"/>
                  <w:sz w:val="24"/>
                  <w:szCs w:val="24"/>
                </w:rPr>
                <w:t>et al.</w:t>
              </w:r>
              <w:r w:rsidR="00274E61" w:rsidRPr="00D77224">
                <w:rPr>
                  <w:rFonts w:ascii="Times New Roman" w:hAnsi="Times New Roman" w:cs="Times New Roman"/>
                  <w:noProof/>
                  <w:kern w:val="0"/>
                  <w:sz w:val="24"/>
                  <w:szCs w:val="24"/>
                </w:rPr>
                <w:t>, “378 Aplikasi Analisis Wajah, Klasifikasi Gender dan Prediksi Usia Menggunakan Deep Learning pada Dataset Citra Wajah Manusia P-Issn,” 2024.</w:t>
              </w:r>
            </w:p>
            <w:p w14:paraId="261E7AB5"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2]</w:t>
              </w:r>
              <w:r w:rsidRPr="00D77224">
                <w:rPr>
                  <w:rFonts w:ascii="Times New Roman" w:hAnsi="Times New Roman" w:cs="Times New Roman"/>
                  <w:noProof/>
                  <w:kern w:val="0"/>
                  <w:sz w:val="24"/>
                  <w:szCs w:val="24"/>
                </w:rPr>
                <w:tab/>
                <w:t xml:space="preserve">A. Arifandi, “Jurnal Terapan Sains &amp; Teknologi IDENTIFIKASI DAN PREDIKSI UMUR SERTA JENIS KELAMIN BERDASARKAN CITRA WAJAH MENGGUNAKAN ALGORITMA CONVOLUTIONAL NEURAL NETWORK(CNN),” </w:t>
              </w:r>
              <w:r w:rsidRPr="00D77224">
                <w:rPr>
                  <w:rFonts w:ascii="Times New Roman" w:hAnsi="Times New Roman" w:cs="Times New Roman"/>
                  <w:i/>
                  <w:iCs/>
                  <w:noProof/>
                  <w:kern w:val="0"/>
                  <w:sz w:val="24"/>
                  <w:szCs w:val="24"/>
                </w:rPr>
                <w:t>Fak. Sains dan Teknol. PGRI Kanjuruhan Malang</w:t>
              </w:r>
              <w:r w:rsidRPr="00D77224">
                <w:rPr>
                  <w:rFonts w:ascii="Times New Roman" w:hAnsi="Times New Roman" w:cs="Times New Roman"/>
                  <w:noProof/>
                  <w:kern w:val="0"/>
                  <w:sz w:val="24"/>
                  <w:szCs w:val="24"/>
                </w:rPr>
                <w:t>, vol. 4, no. 2, p. 2022.</w:t>
              </w:r>
            </w:p>
            <w:p w14:paraId="7A5630D7"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3]</w:t>
              </w:r>
              <w:r w:rsidRPr="00D77224">
                <w:rPr>
                  <w:rFonts w:ascii="Times New Roman" w:hAnsi="Times New Roman" w:cs="Times New Roman"/>
                  <w:noProof/>
                  <w:kern w:val="0"/>
                  <w:sz w:val="24"/>
                  <w:szCs w:val="24"/>
                </w:rPr>
                <w:tab/>
                <w:t xml:space="preserve">R. Munarto and A. Darma, “Klasifikasi Gender dan Usia Berdasarkan Citra Wajah Manusia Menggunakan Convolutional Neural Network,” </w:t>
              </w:r>
              <w:r w:rsidRPr="00D77224">
                <w:rPr>
                  <w:rFonts w:ascii="Times New Roman" w:hAnsi="Times New Roman" w:cs="Times New Roman"/>
                  <w:i/>
                  <w:iCs/>
                  <w:noProof/>
                  <w:kern w:val="0"/>
                  <w:sz w:val="24"/>
                  <w:szCs w:val="24"/>
                </w:rPr>
                <w:t>Setrum  Sist. Kendali-Tenaga-elektronika-telekomunikasi-komputer</w:t>
              </w:r>
              <w:r w:rsidRPr="00D77224">
                <w:rPr>
                  <w:rFonts w:ascii="Times New Roman" w:hAnsi="Times New Roman" w:cs="Times New Roman"/>
                  <w:noProof/>
                  <w:kern w:val="0"/>
                  <w:sz w:val="24"/>
                  <w:szCs w:val="24"/>
                </w:rPr>
                <w:t>, vol. 10, no. 2, Nov. 2021, doi: 10.36055/setrum.v10i2.12991.</w:t>
              </w:r>
            </w:p>
            <w:p w14:paraId="579CA60F"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kern w:val="0"/>
                  <w:sz w:val="24"/>
                  <w:szCs w:val="24"/>
                </w:rPr>
              </w:pPr>
              <w:r w:rsidRPr="00D77224">
                <w:rPr>
                  <w:rFonts w:ascii="Times New Roman" w:hAnsi="Times New Roman" w:cs="Times New Roman"/>
                  <w:noProof/>
                  <w:kern w:val="0"/>
                  <w:sz w:val="24"/>
                  <w:szCs w:val="24"/>
                </w:rPr>
                <w:t>[4]</w:t>
              </w:r>
              <w:r w:rsidRPr="00D77224">
                <w:rPr>
                  <w:rFonts w:ascii="Times New Roman" w:hAnsi="Times New Roman" w:cs="Times New Roman"/>
                  <w:noProof/>
                  <w:kern w:val="0"/>
                  <w:sz w:val="24"/>
                  <w:szCs w:val="24"/>
                </w:rPr>
                <w:tab/>
                <w:t>S. Diajukan, “KLASIFIKASI GENDER PADA CITRA WAJAH MENGGUNAKAN CONVOLUTIONAL NEURAL NETWORK DAN TRANSFER LEARNING.”</w:t>
              </w:r>
            </w:p>
            <w:p w14:paraId="2F9B7454" w14:textId="77777777" w:rsidR="00274E61" w:rsidRPr="00D77224" w:rsidRDefault="00274E61" w:rsidP="00274E61">
              <w:pPr>
                <w:widowControl w:val="0"/>
                <w:autoSpaceDE w:val="0"/>
                <w:autoSpaceDN w:val="0"/>
                <w:adjustRightInd w:val="0"/>
                <w:spacing w:before="240" w:after="0" w:line="240" w:lineRule="auto"/>
                <w:ind w:left="640" w:hanging="640"/>
                <w:rPr>
                  <w:rFonts w:ascii="Times New Roman" w:hAnsi="Times New Roman" w:cs="Times New Roman"/>
                  <w:noProof/>
                  <w:sz w:val="24"/>
                  <w:szCs w:val="24"/>
                </w:rPr>
              </w:pPr>
              <w:r w:rsidRPr="00D77224">
                <w:rPr>
                  <w:rFonts w:ascii="Times New Roman" w:hAnsi="Times New Roman" w:cs="Times New Roman"/>
                  <w:noProof/>
                  <w:kern w:val="0"/>
                  <w:sz w:val="24"/>
                  <w:szCs w:val="24"/>
                </w:rPr>
                <w:t>[5]</w:t>
              </w:r>
              <w:r w:rsidRPr="00D77224">
                <w:rPr>
                  <w:rFonts w:ascii="Times New Roman" w:hAnsi="Times New Roman" w:cs="Times New Roman"/>
                  <w:noProof/>
                  <w:kern w:val="0"/>
                  <w:sz w:val="24"/>
                  <w:szCs w:val="24"/>
                </w:rPr>
                <w:tab/>
                <w:t xml:space="preserve">V. Karenina, M. F. Erinsyah, and D. S. Wibowo, “Klasifikasi Rentang Usia Dan Gender Dengan Deteksi Suara Menggunakan Metode Deep Learning Algoritma Cnn (Convolutional Neural Network),” </w:t>
              </w:r>
              <w:r w:rsidRPr="00D77224">
                <w:rPr>
                  <w:rFonts w:ascii="Times New Roman" w:hAnsi="Times New Roman" w:cs="Times New Roman"/>
                  <w:i/>
                  <w:iCs/>
                  <w:noProof/>
                  <w:kern w:val="0"/>
                  <w:sz w:val="24"/>
                  <w:szCs w:val="24"/>
                </w:rPr>
                <w:t>Komputika  J. Sist. Komput.</w:t>
              </w:r>
              <w:r w:rsidRPr="00D77224">
                <w:rPr>
                  <w:rFonts w:ascii="Times New Roman" w:hAnsi="Times New Roman" w:cs="Times New Roman"/>
                  <w:noProof/>
                  <w:kern w:val="0"/>
                  <w:sz w:val="24"/>
                  <w:szCs w:val="24"/>
                </w:rPr>
                <w:t>, vol. 12, no. 2, pp. 75–82, Sep. 2023, doi: 10.34010/komputika.v12i2.10516.</w:t>
              </w:r>
            </w:p>
            <w:p w14:paraId="31528453" w14:textId="682C40F3" w:rsidR="00961CFB" w:rsidRDefault="00564616" w:rsidP="00274E61">
              <w:pPr>
                <w:widowControl w:val="0"/>
                <w:autoSpaceDE w:val="0"/>
                <w:autoSpaceDN w:val="0"/>
                <w:adjustRightInd w:val="0"/>
                <w:spacing w:before="240" w:after="0" w:line="240" w:lineRule="auto"/>
                <w:ind w:left="640" w:hanging="640"/>
              </w:pPr>
              <w:r>
                <w:fldChar w:fldCharType="end"/>
              </w:r>
            </w:p>
          </w:sdtContent>
        </w:sdt>
      </w:sdtContent>
    </w:sdt>
    <w:p w14:paraId="0A29FBA7" w14:textId="218A10F5" w:rsidR="00B77A87" w:rsidRPr="007C0DC9" w:rsidRDefault="00B77A87" w:rsidP="007C0DC9">
      <w:pPr>
        <w:rPr>
          <w:rFonts w:ascii="Times New Roman" w:hAnsi="Times New Roman" w:cs="Times New Roman"/>
          <w:b/>
          <w:bCs/>
          <w:sz w:val="24"/>
          <w:szCs w:val="24"/>
        </w:rPr>
      </w:pPr>
    </w:p>
    <w:sectPr w:rsidR="00B77A87" w:rsidRPr="007C0DC9" w:rsidSect="00F11C15">
      <w:headerReference w:type="default" r:id="rId21"/>
      <w:footerReference w:type="default" r:id="rId22"/>
      <w:type w:val="continuous"/>
      <w:pgSz w:w="12240" w:h="15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68ABA4" w14:textId="77777777" w:rsidR="00D56E5B" w:rsidRDefault="00D56E5B" w:rsidP="00251A2C">
      <w:pPr>
        <w:spacing w:after="0" w:line="240" w:lineRule="auto"/>
      </w:pPr>
      <w:r>
        <w:separator/>
      </w:r>
    </w:p>
  </w:endnote>
  <w:endnote w:type="continuationSeparator" w:id="0">
    <w:p w14:paraId="64E6DDDB" w14:textId="77777777" w:rsidR="00D56E5B" w:rsidRDefault="00D56E5B"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A96CAB" w:rsidRDefault="00A96CAB" w:rsidP="008425C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3F3EB26E" w:rsidR="00C918A0" w:rsidRDefault="00C918A0">
        <w:pPr>
          <w:pStyle w:val="Footer"/>
          <w:jc w:val="center"/>
        </w:pPr>
        <w:r>
          <w:fldChar w:fldCharType="begin"/>
        </w:r>
        <w:r>
          <w:instrText xml:space="preserve"> PAGE   \* MERGEFORMAT </w:instrText>
        </w:r>
        <w:r>
          <w:fldChar w:fldCharType="separate"/>
        </w:r>
        <w:r w:rsidR="00973F13">
          <w:rPr>
            <w:noProof/>
          </w:rPr>
          <w:t>ii</w:t>
        </w:r>
        <w:r>
          <w:rPr>
            <w:noProof/>
          </w:rPr>
          <w:fldChar w:fldCharType="end"/>
        </w:r>
      </w:p>
    </w:sdtContent>
  </w:sdt>
  <w:p w14:paraId="20D6360C" w14:textId="77777777" w:rsidR="004921FE" w:rsidRPr="0045663C" w:rsidRDefault="004921FE"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241E2D74" w:rsidR="00B6445A" w:rsidRDefault="00B6445A">
        <w:pPr>
          <w:pStyle w:val="Footer"/>
          <w:jc w:val="center"/>
        </w:pPr>
        <w:r>
          <w:fldChar w:fldCharType="begin"/>
        </w:r>
        <w:r>
          <w:instrText xml:space="preserve"> PAGE   \* MERGEFORMAT </w:instrText>
        </w:r>
        <w:r>
          <w:fldChar w:fldCharType="separate"/>
        </w:r>
        <w:r w:rsidR="00973F13">
          <w:rPr>
            <w:noProof/>
          </w:rPr>
          <w:t>1</w:t>
        </w:r>
        <w:r>
          <w:rPr>
            <w:noProof/>
          </w:rPr>
          <w:fldChar w:fldCharType="end"/>
        </w:r>
      </w:p>
    </w:sdtContent>
  </w:sdt>
  <w:p w14:paraId="55C5EB6D" w14:textId="77777777" w:rsidR="00D81830" w:rsidRDefault="00D81830">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F141AE" w:rsidRDefault="00F141AE">
    <w:pPr>
      <w:pStyle w:val="Footer"/>
      <w:jc w:val="center"/>
    </w:pPr>
  </w:p>
  <w:p w14:paraId="3D12870E" w14:textId="77777777" w:rsidR="00F141AE" w:rsidRPr="0045663C" w:rsidRDefault="00F141AE"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2FBFF" w14:textId="5E928DC3" w:rsidR="00C918A0" w:rsidRDefault="00C918A0">
    <w:pPr>
      <w:pStyle w:val="Footer"/>
      <w:jc w:val="center"/>
    </w:pPr>
  </w:p>
  <w:p w14:paraId="365A3835" w14:textId="77777777" w:rsidR="00C918A0" w:rsidRDefault="00C918A0">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D65C67" w14:textId="60F02721" w:rsidR="00B6445A" w:rsidRDefault="00B6445A">
    <w:pPr>
      <w:pStyle w:val="Footer"/>
      <w:jc w:val="center"/>
    </w:pPr>
  </w:p>
  <w:p w14:paraId="2CA38F1F" w14:textId="77777777" w:rsidR="00B6445A" w:rsidRDefault="00B6445A" w:rsidP="00731FF8">
    <w:pPr>
      <w:pStyle w:val="Footer"/>
      <w:tabs>
        <w:tab w:val="left" w:pos="1775"/>
      </w:tabs>
      <w:jc w:val="left"/>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0226968"/>
      <w:docPartObj>
        <w:docPartGallery w:val="Page Numbers (Bottom of Page)"/>
        <w:docPartUnique/>
      </w:docPartObj>
    </w:sdtPr>
    <w:sdtEndPr>
      <w:rPr>
        <w:noProof/>
      </w:rPr>
    </w:sdtEndPr>
    <w:sdtContent>
      <w:p w14:paraId="110B3944" w14:textId="7DA000EC" w:rsidR="00F11C15" w:rsidRDefault="00F11C15">
        <w:pPr>
          <w:pStyle w:val="Footer"/>
          <w:jc w:val="center"/>
        </w:pPr>
        <w:r>
          <w:fldChar w:fldCharType="begin"/>
        </w:r>
        <w:r>
          <w:instrText xml:space="preserve"> PAGE   \* MERGEFORMAT </w:instrText>
        </w:r>
        <w:r>
          <w:fldChar w:fldCharType="separate"/>
        </w:r>
        <w:r w:rsidR="00973F13">
          <w:rPr>
            <w:noProof/>
          </w:rPr>
          <w:t>13</w:t>
        </w:r>
        <w:r>
          <w:rPr>
            <w:noProof/>
          </w:rPr>
          <w:fldChar w:fldCharType="end"/>
        </w:r>
      </w:p>
    </w:sdtContent>
  </w:sdt>
  <w:p w14:paraId="50531F19" w14:textId="77777777" w:rsidR="007C38D9" w:rsidRDefault="007C38D9" w:rsidP="00731FF8">
    <w:pPr>
      <w:pStyle w:val="Footer"/>
      <w:tabs>
        <w:tab w:val="left" w:pos="1775"/>
      </w:tabs>
      <w:jc w:val="left"/>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F11C15" w:rsidRDefault="00F11C15">
    <w:pPr>
      <w:pStyle w:val="Footer"/>
      <w:jc w:val="center"/>
    </w:pPr>
  </w:p>
  <w:p w14:paraId="24C6258E" w14:textId="77777777" w:rsidR="00F11C15" w:rsidRDefault="00F11C15" w:rsidP="00731FF8">
    <w:pPr>
      <w:pStyle w:val="Footer"/>
      <w:tabs>
        <w:tab w:val="left" w:pos="1775"/>
      </w:tabs>
      <w:jc w:val="lef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64C5C1" w14:textId="77777777" w:rsidR="00D56E5B" w:rsidRDefault="00D56E5B" w:rsidP="00251A2C">
      <w:pPr>
        <w:spacing w:after="0" w:line="240" w:lineRule="auto"/>
      </w:pPr>
      <w:r>
        <w:separator/>
      </w:r>
    </w:p>
  </w:footnote>
  <w:footnote w:type="continuationSeparator" w:id="0">
    <w:p w14:paraId="1B55E4D3" w14:textId="77777777" w:rsidR="00D56E5B" w:rsidRDefault="00D56E5B"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20419450"/>
      <w:docPartObj>
        <w:docPartGallery w:val="Page Numbers (Top of Page)"/>
        <w:docPartUnique/>
      </w:docPartObj>
    </w:sdtPr>
    <w:sdtEndPr>
      <w:rPr>
        <w:noProof/>
      </w:rPr>
    </w:sdtEndPr>
    <w:sdtContent>
      <w:p w14:paraId="2710662E" w14:textId="3C79662E" w:rsidR="00F141AE" w:rsidRDefault="00F141AE">
        <w:pPr>
          <w:pStyle w:val="Header"/>
          <w:jc w:val="right"/>
        </w:pPr>
        <w:r>
          <w:fldChar w:fldCharType="begin"/>
        </w:r>
        <w:r>
          <w:instrText xml:space="preserve"> PAGE   \* MERGEFORMAT </w:instrText>
        </w:r>
        <w:r>
          <w:fldChar w:fldCharType="separate"/>
        </w:r>
        <w:r w:rsidR="00973F13">
          <w:rPr>
            <w:noProof/>
          </w:rPr>
          <w:t>4</w:t>
        </w:r>
        <w:r>
          <w:rPr>
            <w:noProof/>
          </w:rPr>
          <w:fldChar w:fldCharType="end"/>
        </w:r>
      </w:p>
    </w:sdtContent>
  </w:sdt>
  <w:p w14:paraId="1C116F15" w14:textId="77777777" w:rsidR="004921FE" w:rsidRDefault="004921FE" w:rsidP="00AE6949">
    <w:pPr>
      <w:pStyle w:val="Header"/>
      <w:jc w:val="right"/>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7C38D9" w:rsidRDefault="007C38D9">
    <w:pPr>
      <w:pStyle w:val="Header"/>
      <w:jc w:val="right"/>
    </w:pPr>
  </w:p>
  <w:p w14:paraId="0038DF09" w14:textId="77777777" w:rsidR="007C38D9" w:rsidRDefault="007C38D9">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77ADAF29" w:rsidR="00C918A0" w:rsidRDefault="00C918A0">
        <w:pPr>
          <w:pStyle w:val="Header"/>
          <w:jc w:val="right"/>
        </w:pPr>
        <w:r>
          <w:fldChar w:fldCharType="begin"/>
        </w:r>
        <w:r>
          <w:instrText xml:space="preserve"> PAGE   \* MERGEFORMAT </w:instrText>
        </w:r>
        <w:r>
          <w:fldChar w:fldCharType="separate"/>
        </w:r>
        <w:r w:rsidR="00973F13">
          <w:rPr>
            <w:noProof/>
          </w:rPr>
          <w:t>2</w:t>
        </w:r>
        <w:r>
          <w:rPr>
            <w:noProof/>
          </w:rPr>
          <w:fldChar w:fldCharType="end"/>
        </w:r>
      </w:p>
    </w:sdtContent>
  </w:sdt>
  <w:p w14:paraId="0126EAD4" w14:textId="77777777" w:rsidR="00C918A0" w:rsidRDefault="00C918A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812694"/>
      <w:docPartObj>
        <w:docPartGallery w:val="Page Numbers (Top of Page)"/>
        <w:docPartUnique/>
      </w:docPartObj>
    </w:sdtPr>
    <w:sdtEndPr>
      <w:rPr>
        <w:noProof/>
      </w:rPr>
    </w:sdtEndPr>
    <w:sdtContent>
      <w:p w14:paraId="04A2F94F" w14:textId="3D447133" w:rsidR="00B6445A" w:rsidRPr="00B6445A" w:rsidRDefault="00B6445A">
        <w:pPr>
          <w:pStyle w:val="Header"/>
          <w:jc w:val="right"/>
          <w:rPr>
            <w:rFonts w:ascii="Times New Roman" w:hAnsi="Times New Roman" w:cs="Times New Roman"/>
          </w:rPr>
        </w:pPr>
        <w:r w:rsidRPr="00B6445A">
          <w:rPr>
            <w:rFonts w:ascii="Times New Roman" w:hAnsi="Times New Roman" w:cs="Times New Roman"/>
            <w:sz w:val="24"/>
            <w:szCs w:val="24"/>
          </w:rPr>
          <w:fldChar w:fldCharType="begin"/>
        </w:r>
        <w:r w:rsidRPr="00B6445A">
          <w:rPr>
            <w:rFonts w:ascii="Times New Roman" w:hAnsi="Times New Roman" w:cs="Times New Roman"/>
            <w:sz w:val="24"/>
            <w:szCs w:val="24"/>
          </w:rPr>
          <w:instrText xml:space="preserve"> PAGE   \* MERGEFORMAT </w:instrText>
        </w:r>
        <w:r w:rsidRPr="00B6445A">
          <w:rPr>
            <w:rFonts w:ascii="Times New Roman" w:hAnsi="Times New Roman" w:cs="Times New Roman"/>
            <w:sz w:val="24"/>
            <w:szCs w:val="24"/>
          </w:rPr>
          <w:fldChar w:fldCharType="separate"/>
        </w:r>
        <w:r w:rsidRPr="00B6445A">
          <w:rPr>
            <w:rFonts w:ascii="Times New Roman" w:hAnsi="Times New Roman" w:cs="Times New Roman"/>
            <w:noProof/>
            <w:sz w:val="24"/>
            <w:szCs w:val="24"/>
          </w:rPr>
          <w:t>2</w:t>
        </w:r>
        <w:r w:rsidRPr="00B6445A">
          <w:rPr>
            <w:rFonts w:ascii="Times New Roman" w:hAnsi="Times New Roman" w:cs="Times New Roman"/>
            <w:noProof/>
            <w:sz w:val="24"/>
            <w:szCs w:val="24"/>
          </w:rPr>
          <w:fldChar w:fldCharType="end"/>
        </w:r>
      </w:p>
    </w:sdtContent>
  </w:sdt>
  <w:p w14:paraId="62B27BD2" w14:textId="77777777" w:rsidR="00B6445A" w:rsidRDefault="00B6445A">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3C57E5" w14:textId="09E77F4C" w:rsidR="007C38D9" w:rsidRDefault="007C38D9">
    <w:pPr>
      <w:pStyle w:val="Header"/>
      <w:jc w:val="right"/>
    </w:pPr>
  </w:p>
  <w:p w14:paraId="6A2A5554" w14:textId="77777777" w:rsidR="007C38D9" w:rsidRDefault="007C38D9">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61F5BA75" w:rsidR="00F11C15" w:rsidRDefault="00F11C1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Pr="00F11C15">
          <w:rPr>
            <w:rFonts w:ascii="Times New Roman" w:hAnsi="Times New Roman" w:cs="Times New Roman"/>
            <w:noProof/>
            <w:sz w:val="24"/>
            <w:szCs w:val="24"/>
          </w:rPr>
          <w:t>2</w:t>
        </w:r>
        <w:r w:rsidRPr="00F11C15">
          <w:rPr>
            <w:rFonts w:ascii="Times New Roman" w:hAnsi="Times New Roman" w:cs="Times New Roman"/>
            <w:noProof/>
            <w:sz w:val="24"/>
            <w:szCs w:val="24"/>
          </w:rPr>
          <w:fldChar w:fldCharType="end"/>
        </w:r>
      </w:p>
    </w:sdtContent>
  </w:sdt>
  <w:p w14:paraId="32DFEF30" w14:textId="77777777" w:rsidR="00F11C15" w:rsidRDefault="00F11C1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5"/>
    <w:multiLevelType w:val="hybridMultilevel"/>
    <w:tmpl w:val="28D287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2"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203642"/>
    <w:multiLevelType w:val="hybridMultilevel"/>
    <w:tmpl w:val="6680BDE0"/>
    <w:lvl w:ilvl="0" w:tplc="9CC60870">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4C6BF4"/>
    <w:multiLevelType w:val="hybridMultilevel"/>
    <w:tmpl w:val="6540B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15:restartNumberingAfterBreak="0">
    <w:nsid w:val="0C346370"/>
    <w:multiLevelType w:val="hybridMultilevel"/>
    <w:tmpl w:val="3A0C688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2D5A5C"/>
    <w:multiLevelType w:val="hybridMultilevel"/>
    <w:tmpl w:val="899EFAA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F987293"/>
    <w:multiLevelType w:val="hybridMultilevel"/>
    <w:tmpl w:val="8584C25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52F5784"/>
    <w:multiLevelType w:val="multilevel"/>
    <w:tmpl w:val="4A24CFF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8896AA2"/>
    <w:multiLevelType w:val="hybridMultilevel"/>
    <w:tmpl w:val="E4EAA400"/>
    <w:lvl w:ilvl="0" w:tplc="0346FF9E">
      <w:start w:val="1"/>
      <w:numFmt w:val="decimal"/>
      <w:lvlText w:val="1.5.%1"/>
      <w:lvlJc w:val="center"/>
      <w:pPr>
        <w:ind w:left="1003" w:hanging="360"/>
      </w:pPr>
      <w:rPr>
        <w:rFonts w:ascii="Times New Roman" w:hAnsi="Times New Roman" w:hint="default"/>
        <w:b/>
        <w:i w:val="0"/>
        <w:sz w:val="24"/>
      </w:rPr>
    </w:lvl>
    <w:lvl w:ilvl="1" w:tplc="06205E0A">
      <w:start w:val="1"/>
      <w:numFmt w:val="lowerLetter"/>
      <w:lvlText w:val="%2."/>
      <w:lvlJc w:val="left"/>
      <w:pPr>
        <w:ind w:left="1723" w:hanging="360"/>
      </w:pPr>
    </w:lvl>
    <w:lvl w:ilvl="2" w:tplc="F90031AE" w:tentative="1">
      <w:start w:val="1"/>
      <w:numFmt w:val="lowerRoman"/>
      <w:lvlText w:val="%3."/>
      <w:lvlJc w:val="right"/>
      <w:pPr>
        <w:ind w:left="2443" w:hanging="180"/>
      </w:pPr>
    </w:lvl>
    <w:lvl w:ilvl="3" w:tplc="27544CC0" w:tentative="1">
      <w:start w:val="1"/>
      <w:numFmt w:val="decimal"/>
      <w:lvlText w:val="%4."/>
      <w:lvlJc w:val="left"/>
      <w:pPr>
        <w:ind w:left="3163" w:hanging="360"/>
      </w:pPr>
    </w:lvl>
    <w:lvl w:ilvl="4" w:tplc="BCAA5AE2" w:tentative="1">
      <w:start w:val="1"/>
      <w:numFmt w:val="lowerLetter"/>
      <w:lvlText w:val="%5."/>
      <w:lvlJc w:val="left"/>
      <w:pPr>
        <w:ind w:left="3883" w:hanging="360"/>
      </w:pPr>
    </w:lvl>
    <w:lvl w:ilvl="5" w:tplc="2CA4E48C" w:tentative="1">
      <w:start w:val="1"/>
      <w:numFmt w:val="lowerRoman"/>
      <w:lvlText w:val="%6."/>
      <w:lvlJc w:val="right"/>
      <w:pPr>
        <w:ind w:left="4603" w:hanging="180"/>
      </w:pPr>
    </w:lvl>
    <w:lvl w:ilvl="6" w:tplc="5E8CBBD6" w:tentative="1">
      <w:start w:val="1"/>
      <w:numFmt w:val="decimal"/>
      <w:lvlText w:val="%7."/>
      <w:lvlJc w:val="left"/>
      <w:pPr>
        <w:ind w:left="5323" w:hanging="360"/>
      </w:pPr>
    </w:lvl>
    <w:lvl w:ilvl="7" w:tplc="B202A304" w:tentative="1">
      <w:start w:val="1"/>
      <w:numFmt w:val="lowerLetter"/>
      <w:lvlText w:val="%8."/>
      <w:lvlJc w:val="left"/>
      <w:pPr>
        <w:ind w:left="6043" w:hanging="360"/>
      </w:pPr>
    </w:lvl>
    <w:lvl w:ilvl="8" w:tplc="544411BE" w:tentative="1">
      <w:start w:val="1"/>
      <w:numFmt w:val="lowerRoman"/>
      <w:lvlText w:val="%9."/>
      <w:lvlJc w:val="right"/>
      <w:pPr>
        <w:ind w:left="6763" w:hanging="180"/>
      </w:pPr>
    </w:lvl>
  </w:abstractNum>
  <w:abstractNum w:abstractNumId="11" w15:restartNumberingAfterBreak="0">
    <w:nsid w:val="1EAE2B22"/>
    <w:multiLevelType w:val="multilevel"/>
    <w:tmpl w:val="F01605D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21700B93"/>
    <w:multiLevelType w:val="hybridMultilevel"/>
    <w:tmpl w:val="64929878"/>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23B05619"/>
    <w:multiLevelType w:val="multilevel"/>
    <w:tmpl w:val="9B2E986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4D13218"/>
    <w:multiLevelType w:val="multilevel"/>
    <w:tmpl w:val="DC3A1D0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29B36418"/>
    <w:multiLevelType w:val="hybridMultilevel"/>
    <w:tmpl w:val="6C6ABA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0F251C"/>
    <w:multiLevelType w:val="hybridMultilevel"/>
    <w:tmpl w:val="CD04D1C4"/>
    <w:lvl w:ilvl="0" w:tplc="F2FAED4C">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CA57511"/>
    <w:multiLevelType w:val="hybridMultilevel"/>
    <w:tmpl w:val="1E2A9F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F005001"/>
    <w:multiLevelType w:val="hybridMultilevel"/>
    <w:tmpl w:val="0AD010E4"/>
    <w:lvl w:ilvl="0" w:tplc="F2FAED4C">
      <w:start w:val="1"/>
      <w:numFmt w:val="decimal"/>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12052D2"/>
    <w:multiLevelType w:val="hybridMultilevel"/>
    <w:tmpl w:val="1BE47810"/>
    <w:lvl w:ilvl="0" w:tplc="F2FAED4C">
      <w:start w:val="1"/>
      <w:numFmt w:val="decimal"/>
      <w:lvlText w:val="%1."/>
      <w:lvlJc w:val="left"/>
      <w:pPr>
        <w:ind w:left="1723" w:hanging="360"/>
      </w:pPr>
    </w:lvl>
    <w:lvl w:ilvl="1" w:tplc="35927050" w:tentative="1">
      <w:start w:val="1"/>
      <w:numFmt w:val="lowerLetter"/>
      <w:lvlText w:val="%2."/>
      <w:lvlJc w:val="left"/>
      <w:pPr>
        <w:ind w:left="2443" w:hanging="360"/>
      </w:pPr>
    </w:lvl>
    <w:lvl w:ilvl="2" w:tplc="4E64E61C" w:tentative="1">
      <w:start w:val="1"/>
      <w:numFmt w:val="lowerRoman"/>
      <w:lvlText w:val="%3."/>
      <w:lvlJc w:val="right"/>
      <w:pPr>
        <w:ind w:left="3163" w:hanging="180"/>
      </w:pPr>
    </w:lvl>
    <w:lvl w:ilvl="3" w:tplc="4A421426" w:tentative="1">
      <w:start w:val="1"/>
      <w:numFmt w:val="decimal"/>
      <w:lvlText w:val="%4."/>
      <w:lvlJc w:val="left"/>
      <w:pPr>
        <w:ind w:left="3883" w:hanging="360"/>
      </w:pPr>
    </w:lvl>
    <w:lvl w:ilvl="4" w:tplc="3EE09218" w:tentative="1">
      <w:start w:val="1"/>
      <w:numFmt w:val="lowerLetter"/>
      <w:lvlText w:val="%5."/>
      <w:lvlJc w:val="left"/>
      <w:pPr>
        <w:ind w:left="4603" w:hanging="360"/>
      </w:pPr>
    </w:lvl>
    <w:lvl w:ilvl="5" w:tplc="4A2CF4D2" w:tentative="1">
      <w:start w:val="1"/>
      <w:numFmt w:val="lowerRoman"/>
      <w:lvlText w:val="%6."/>
      <w:lvlJc w:val="right"/>
      <w:pPr>
        <w:ind w:left="5323" w:hanging="180"/>
      </w:pPr>
    </w:lvl>
    <w:lvl w:ilvl="6" w:tplc="C394C1DE" w:tentative="1">
      <w:start w:val="1"/>
      <w:numFmt w:val="decimal"/>
      <w:lvlText w:val="%7."/>
      <w:lvlJc w:val="left"/>
      <w:pPr>
        <w:ind w:left="6043" w:hanging="360"/>
      </w:pPr>
    </w:lvl>
    <w:lvl w:ilvl="7" w:tplc="E3083D9E" w:tentative="1">
      <w:start w:val="1"/>
      <w:numFmt w:val="lowerLetter"/>
      <w:lvlText w:val="%8."/>
      <w:lvlJc w:val="left"/>
      <w:pPr>
        <w:ind w:left="6763" w:hanging="360"/>
      </w:pPr>
    </w:lvl>
    <w:lvl w:ilvl="8" w:tplc="54B4CF56" w:tentative="1">
      <w:start w:val="1"/>
      <w:numFmt w:val="lowerRoman"/>
      <w:lvlText w:val="%9."/>
      <w:lvlJc w:val="right"/>
      <w:pPr>
        <w:ind w:left="7483" w:hanging="180"/>
      </w:pPr>
    </w:lvl>
  </w:abstractNum>
  <w:abstractNum w:abstractNumId="20"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1" w15:restartNumberingAfterBreak="0">
    <w:nsid w:val="43C76D24"/>
    <w:multiLevelType w:val="multilevel"/>
    <w:tmpl w:val="A6188CF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7E90844"/>
    <w:multiLevelType w:val="hybridMultilevel"/>
    <w:tmpl w:val="8C4487F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49883AD6"/>
    <w:multiLevelType w:val="multilevel"/>
    <w:tmpl w:val="BC0EFF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8DC3028"/>
    <w:multiLevelType w:val="hybridMultilevel"/>
    <w:tmpl w:val="518AAE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995873"/>
    <w:multiLevelType w:val="multilevel"/>
    <w:tmpl w:val="0B228E1A"/>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0"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1" w15:restartNumberingAfterBreak="0">
    <w:nsid w:val="5DB373EA"/>
    <w:multiLevelType w:val="multilevel"/>
    <w:tmpl w:val="36F49FAE"/>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2" w15:restartNumberingAfterBreak="0">
    <w:nsid w:val="5E0E0D1C"/>
    <w:multiLevelType w:val="multilevel"/>
    <w:tmpl w:val="384AFA6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62941455"/>
    <w:multiLevelType w:val="hybridMultilevel"/>
    <w:tmpl w:val="11A0773A"/>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4" w15:restartNumberingAfterBreak="0">
    <w:nsid w:val="658A28E9"/>
    <w:multiLevelType w:val="hybridMultilevel"/>
    <w:tmpl w:val="7794D342"/>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68B235F2"/>
    <w:multiLevelType w:val="hybridMultilevel"/>
    <w:tmpl w:val="1D92BB26"/>
    <w:lvl w:ilvl="0" w:tplc="F2FAED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FB2A3F"/>
    <w:multiLevelType w:val="hybridMultilevel"/>
    <w:tmpl w:val="D6FE7B44"/>
    <w:lvl w:ilvl="0" w:tplc="FFFFFFF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5238D1"/>
    <w:multiLevelType w:val="multilevel"/>
    <w:tmpl w:val="D30E5750"/>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8" w15:restartNumberingAfterBreak="0">
    <w:nsid w:val="6F264E96"/>
    <w:multiLevelType w:val="hybridMultilevel"/>
    <w:tmpl w:val="3314062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70345CDB"/>
    <w:multiLevelType w:val="hybridMultilevel"/>
    <w:tmpl w:val="ECFC3FB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2213E6A"/>
    <w:multiLevelType w:val="multilevel"/>
    <w:tmpl w:val="3474C5A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42" w15:restartNumberingAfterBreak="0">
    <w:nsid w:val="7F3032C3"/>
    <w:multiLevelType w:val="hybridMultilevel"/>
    <w:tmpl w:val="29D8C52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4"/>
  </w:num>
  <w:num w:numId="2">
    <w:abstractNumId w:val="10"/>
  </w:num>
  <w:num w:numId="3">
    <w:abstractNumId w:val="19"/>
  </w:num>
  <w:num w:numId="4">
    <w:abstractNumId w:val="26"/>
  </w:num>
  <w:num w:numId="5">
    <w:abstractNumId w:val="41"/>
  </w:num>
  <w:num w:numId="6">
    <w:abstractNumId w:val="3"/>
  </w:num>
  <w:num w:numId="7">
    <w:abstractNumId w:val="4"/>
  </w:num>
  <w:num w:numId="8">
    <w:abstractNumId w:val="42"/>
  </w:num>
  <w:num w:numId="9">
    <w:abstractNumId w:val="20"/>
  </w:num>
  <w:num w:numId="10">
    <w:abstractNumId w:val="5"/>
  </w:num>
  <w:num w:numId="11">
    <w:abstractNumId w:val="17"/>
  </w:num>
  <w:num w:numId="12">
    <w:abstractNumId w:val="35"/>
  </w:num>
  <w:num w:numId="13">
    <w:abstractNumId w:val="2"/>
  </w:num>
  <w:num w:numId="14">
    <w:abstractNumId w:val="37"/>
  </w:num>
  <w:num w:numId="15">
    <w:abstractNumId w:val="14"/>
  </w:num>
  <w:num w:numId="16">
    <w:abstractNumId w:val="11"/>
  </w:num>
  <w:num w:numId="17">
    <w:abstractNumId w:val="28"/>
  </w:num>
  <w:num w:numId="18">
    <w:abstractNumId w:val="40"/>
  </w:num>
  <w:num w:numId="19">
    <w:abstractNumId w:val="31"/>
  </w:num>
  <w:num w:numId="20">
    <w:abstractNumId w:val="13"/>
  </w:num>
  <w:num w:numId="21">
    <w:abstractNumId w:val="21"/>
  </w:num>
  <w:num w:numId="22">
    <w:abstractNumId w:val="23"/>
  </w:num>
  <w:num w:numId="23">
    <w:abstractNumId w:val="9"/>
  </w:num>
  <w:num w:numId="24">
    <w:abstractNumId w:val="32"/>
  </w:num>
  <w:num w:numId="25">
    <w:abstractNumId w:val="7"/>
  </w:num>
  <w:num w:numId="26">
    <w:abstractNumId w:val="12"/>
  </w:num>
  <w:num w:numId="27">
    <w:abstractNumId w:val="38"/>
  </w:num>
  <w:num w:numId="28">
    <w:abstractNumId w:val="22"/>
  </w:num>
  <w:num w:numId="29">
    <w:abstractNumId w:val="30"/>
  </w:num>
  <w:num w:numId="30">
    <w:abstractNumId w:val="15"/>
  </w:num>
  <w:num w:numId="31">
    <w:abstractNumId w:val="29"/>
  </w:num>
  <w:num w:numId="32">
    <w:abstractNumId w:val="33"/>
  </w:num>
  <w:num w:numId="33">
    <w:abstractNumId w:val="36"/>
  </w:num>
  <w:num w:numId="34">
    <w:abstractNumId w:val="25"/>
  </w:num>
  <w:num w:numId="35">
    <w:abstractNumId w:val="27"/>
  </w:num>
  <w:num w:numId="36">
    <w:abstractNumId w:val="8"/>
  </w:num>
  <w:num w:numId="37">
    <w:abstractNumId w:val="6"/>
  </w:num>
  <w:num w:numId="38">
    <w:abstractNumId w:val="39"/>
  </w:num>
  <w:num w:numId="39">
    <w:abstractNumId w:val="34"/>
  </w:num>
  <w:num w:numId="40">
    <w:abstractNumId w:val="16"/>
  </w:num>
  <w:num w:numId="41">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8"/>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451D"/>
    <w:rsid w:val="00004909"/>
    <w:rsid w:val="000049C2"/>
    <w:rsid w:val="00011353"/>
    <w:rsid w:val="00011CB9"/>
    <w:rsid w:val="00017422"/>
    <w:rsid w:val="00026521"/>
    <w:rsid w:val="0003511D"/>
    <w:rsid w:val="00037F47"/>
    <w:rsid w:val="000477F5"/>
    <w:rsid w:val="00047E4D"/>
    <w:rsid w:val="00050DA0"/>
    <w:rsid w:val="00054F9E"/>
    <w:rsid w:val="000565DD"/>
    <w:rsid w:val="0006344C"/>
    <w:rsid w:val="00063A9B"/>
    <w:rsid w:val="00063FFA"/>
    <w:rsid w:val="000649BD"/>
    <w:rsid w:val="00066B94"/>
    <w:rsid w:val="00066F91"/>
    <w:rsid w:val="00066FBF"/>
    <w:rsid w:val="00067B95"/>
    <w:rsid w:val="00075573"/>
    <w:rsid w:val="00085848"/>
    <w:rsid w:val="0008701B"/>
    <w:rsid w:val="000917C5"/>
    <w:rsid w:val="00097A87"/>
    <w:rsid w:val="000A4E4C"/>
    <w:rsid w:val="000A608B"/>
    <w:rsid w:val="000A71EC"/>
    <w:rsid w:val="000B4619"/>
    <w:rsid w:val="000C006A"/>
    <w:rsid w:val="000C47A9"/>
    <w:rsid w:val="000E0ACC"/>
    <w:rsid w:val="000E0D6C"/>
    <w:rsid w:val="000E35E3"/>
    <w:rsid w:val="000F1C76"/>
    <w:rsid w:val="000F2797"/>
    <w:rsid w:val="000F30A7"/>
    <w:rsid w:val="001016C9"/>
    <w:rsid w:val="001203C1"/>
    <w:rsid w:val="001205EC"/>
    <w:rsid w:val="00124F69"/>
    <w:rsid w:val="001267D1"/>
    <w:rsid w:val="00127276"/>
    <w:rsid w:val="00127536"/>
    <w:rsid w:val="001334B2"/>
    <w:rsid w:val="00151DF3"/>
    <w:rsid w:val="0015234D"/>
    <w:rsid w:val="00153712"/>
    <w:rsid w:val="0015604F"/>
    <w:rsid w:val="00160406"/>
    <w:rsid w:val="00163125"/>
    <w:rsid w:val="001700D1"/>
    <w:rsid w:val="001771D2"/>
    <w:rsid w:val="00181A5A"/>
    <w:rsid w:val="0018345A"/>
    <w:rsid w:val="0018749A"/>
    <w:rsid w:val="00187F0C"/>
    <w:rsid w:val="001936B0"/>
    <w:rsid w:val="00195D2F"/>
    <w:rsid w:val="001968E8"/>
    <w:rsid w:val="00197090"/>
    <w:rsid w:val="001A5306"/>
    <w:rsid w:val="001B4725"/>
    <w:rsid w:val="001C0C87"/>
    <w:rsid w:val="001C4624"/>
    <w:rsid w:val="001C73EE"/>
    <w:rsid w:val="001D1A72"/>
    <w:rsid w:val="001D2AF5"/>
    <w:rsid w:val="001E0C0B"/>
    <w:rsid w:val="001F49CF"/>
    <w:rsid w:val="001F5A29"/>
    <w:rsid w:val="0020183C"/>
    <w:rsid w:val="0022338E"/>
    <w:rsid w:val="00224798"/>
    <w:rsid w:val="0023325B"/>
    <w:rsid w:val="00233996"/>
    <w:rsid w:val="00234069"/>
    <w:rsid w:val="0024068C"/>
    <w:rsid w:val="002422CD"/>
    <w:rsid w:val="00246C43"/>
    <w:rsid w:val="00251A2C"/>
    <w:rsid w:val="0025586E"/>
    <w:rsid w:val="00256132"/>
    <w:rsid w:val="002609A3"/>
    <w:rsid w:val="00263115"/>
    <w:rsid w:val="00263A3F"/>
    <w:rsid w:val="00274E61"/>
    <w:rsid w:val="00275093"/>
    <w:rsid w:val="00280463"/>
    <w:rsid w:val="00280CDA"/>
    <w:rsid w:val="00281E1F"/>
    <w:rsid w:val="002833FD"/>
    <w:rsid w:val="00290493"/>
    <w:rsid w:val="00290B00"/>
    <w:rsid w:val="002A1317"/>
    <w:rsid w:val="002B3D40"/>
    <w:rsid w:val="002B7637"/>
    <w:rsid w:val="002C6FB3"/>
    <w:rsid w:val="002C76B4"/>
    <w:rsid w:val="002E0DFC"/>
    <w:rsid w:val="002E1878"/>
    <w:rsid w:val="002E7AF8"/>
    <w:rsid w:val="003069A1"/>
    <w:rsid w:val="00312659"/>
    <w:rsid w:val="00321752"/>
    <w:rsid w:val="00322CD3"/>
    <w:rsid w:val="00323227"/>
    <w:rsid w:val="00327840"/>
    <w:rsid w:val="00327B76"/>
    <w:rsid w:val="00342E76"/>
    <w:rsid w:val="0036746F"/>
    <w:rsid w:val="00367BB8"/>
    <w:rsid w:val="0038218B"/>
    <w:rsid w:val="00383FCD"/>
    <w:rsid w:val="00396631"/>
    <w:rsid w:val="003A01D7"/>
    <w:rsid w:val="003A3CF5"/>
    <w:rsid w:val="003B2A79"/>
    <w:rsid w:val="003B7B70"/>
    <w:rsid w:val="003C1C14"/>
    <w:rsid w:val="003C3ECA"/>
    <w:rsid w:val="003C67B0"/>
    <w:rsid w:val="003D0349"/>
    <w:rsid w:val="003D2547"/>
    <w:rsid w:val="003D36A8"/>
    <w:rsid w:val="003D551E"/>
    <w:rsid w:val="003E2F28"/>
    <w:rsid w:val="003F46EF"/>
    <w:rsid w:val="00400B47"/>
    <w:rsid w:val="004034D0"/>
    <w:rsid w:val="00417661"/>
    <w:rsid w:val="00420966"/>
    <w:rsid w:val="00421A76"/>
    <w:rsid w:val="0042356D"/>
    <w:rsid w:val="00426449"/>
    <w:rsid w:val="0043139D"/>
    <w:rsid w:val="00433E25"/>
    <w:rsid w:val="00450A6C"/>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18FB"/>
    <w:rsid w:val="0048437D"/>
    <w:rsid w:val="0048512B"/>
    <w:rsid w:val="00486312"/>
    <w:rsid w:val="004908D3"/>
    <w:rsid w:val="00490AAF"/>
    <w:rsid w:val="004921FE"/>
    <w:rsid w:val="004A3495"/>
    <w:rsid w:val="004A6CE8"/>
    <w:rsid w:val="004B0E54"/>
    <w:rsid w:val="004B17FA"/>
    <w:rsid w:val="004B48F5"/>
    <w:rsid w:val="004B7227"/>
    <w:rsid w:val="004B799B"/>
    <w:rsid w:val="004C0440"/>
    <w:rsid w:val="004C5813"/>
    <w:rsid w:val="004D2936"/>
    <w:rsid w:val="004D4D43"/>
    <w:rsid w:val="004D6ADE"/>
    <w:rsid w:val="004D7906"/>
    <w:rsid w:val="004E204D"/>
    <w:rsid w:val="004E3A28"/>
    <w:rsid w:val="004E4F5B"/>
    <w:rsid w:val="004E5CD4"/>
    <w:rsid w:val="004E6B5D"/>
    <w:rsid w:val="004E7CCB"/>
    <w:rsid w:val="004F2830"/>
    <w:rsid w:val="004F40FD"/>
    <w:rsid w:val="004F771C"/>
    <w:rsid w:val="0050192B"/>
    <w:rsid w:val="00501ED3"/>
    <w:rsid w:val="005020F6"/>
    <w:rsid w:val="0050314A"/>
    <w:rsid w:val="00510A38"/>
    <w:rsid w:val="00512EF9"/>
    <w:rsid w:val="005164EB"/>
    <w:rsid w:val="00534B1E"/>
    <w:rsid w:val="005364D5"/>
    <w:rsid w:val="005373DE"/>
    <w:rsid w:val="00542A57"/>
    <w:rsid w:val="00544965"/>
    <w:rsid w:val="00545244"/>
    <w:rsid w:val="005511BC"/>
    <w:rsid w:val="00551853"/>
    <w:rsid w:val="00552DB4"/>
    <w:rsid w:val="00554369"/>
    <w:rsid w:val="0055628B"/>
    <w:rsid w:val="00556FAC"/>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C1C52"/>
    <w:rsid w:val="005C2141"/>
    <w:rsid w:val="005C2AE3"/>
    <w:rsid w:val="005C7A46"/>
    <w:rsid w:val="005D2A06"/>
    <w:rsid w:val="005D6F8C"/>
    <w:rsid w:val="005E3A09"/>
    <w:rsid w:val="005E5B43"/>
    <w:rsid w:val="005F01CB"/>
    <w:rsid w:val="005F1360"/>
    <w:rsid w:val="005F1F01"/>
    <w:rsid w:val="005F21A4"/>
    <w:rsid w:val="0060130C"/>
    <w:rsid w:val="00602F42"/>
    <w:rsid w:val="0061192D"/>
    <w:rsid w:val="00612000"/>
    <w:rsid w:val="0061326C"/>
    <w:rsid w:val="00626303"/>
    <w:rsid w:val="00631070"/>
    <w:rsid w:val="00632C58"/>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13B2"/>
    <w:rsid w:val="006D1AEB"/>
    <w:rsid w:val="006E239E"/>
    <w:rsid w:val="006E2E24"/>
    <w:rsid w:val="006E6CD8"/>
    <w:rsid w:val="006E6EE6"/>
    <w:rsid w:val="006F5D88"/>
    <w:rsid w:val="00706EA3"/>
    <w:rsid w:val="00707E1C"/>
    <w:rsid w:val="0071079C"/>
    <w:rsid w:val="0071779B"/>
    <w:rsid w:val="00720A5F"/>
    <w:rsid w:val="007256E0"/>
    <w:rsid w:val="00726307"/>
    <w:rsid w:val="00731FF8"/>
    <w:rsid w:val="00733352"/>
    <w:rsid w:val="00733A83"/>
    <w:rsid w:val="007359BB"/>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84A52"/>
    <w:rsid w:val="00786527"/>
    <w:rsid w:val="007A0CB8"/>
    <w:rsid w:val="007A1279"/>
    <w:rsid w:val="007A4A50"/>
    <w:rsid w:val="007A6087"/>
    <w:rsid w:val="007C0DC9"/>
    <w:rsid w:val="007C1F75"/>
    <w:rsid w:val="007C38D9"/>
    <w:rsid w:val="007C4FD9"/>
    <w:rsid w:val="007C6BD7"/>
    <w:rsid w:val="007C7F25"/>
    <w:rsid w:val="007D7040"/>
    <w:rsid w:val="007D762F"/>
    <w:rsid w:val="00804758"/>
    <w:rsid w:val="00804CB5"/>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E5F"/>
    <w:rsid w:val="008B2982"/>
    <w:rsid w:val="008C1CF6"/>
    <w:rsid w:val="008C2234"/>
    <w:rsid w:val="008C383A"/>
    <w:rsid w:val="008D2280"/>
    <w:rsid w:val="008D4EB1"/>
    <w:rsid w:val="008D6778"/>
    <w:rsid w:val="008E32F6"/>
    <w:rsid w:val="008E6B45"/>
    <w:rsid w:val="008E6D33"/>
    <w:rsid w:val="008F0DA4"/>
    <w:rsid w:val="008F58F8"/>
    <w:rsid w:val="008F72EE"/>
    <w:rsid w:val="0090293D"/>
    <w:rsid w:val="009062E5"/>
    <w:rsid w:val="00907E4E"/>
    <w:rsid w:val="00907E9D"/>
    <w:rsid w:val="00911579"/>
    <w:rsid w:val="00917C71"/>
    <w:rsid w:val="009219C9"/>
    <w:rsid w:val="0093346B"/>
    <w:rsid w:val="00933898"/>
    <w:rsid w:val="009342CE"/>
    <w:rsid w:val="009378D1"/>
    <w:rsid w:val="00940251"/>
    <w:rsid w:val="00941ADD"/>
    <w:rsid w:val="009440BB"/>
    <w:rsid w:val="00945B78"/>
    <w:rsid w:val="00947132"/>
    <w:rsid w:val="00950919"/>
    <w:rsid w:val="009524EA"/>
    <w:rsid w:val="00955CB5"/>
    <w:rsid w:val="00961CFB"/>
    <w:rsid w:val="00973DFD"/>
    <w:rsid w:val="00973F13"/>
    <w:rsid w:val="009744ED"/>
    <w:rsid w:val="00976EC6"/>
    <w:rsid w:val="00977A85"/>
    <w:rsid w:val="00986C80"/>
    <w:rsid w:val="009959AC"/>
    <w:rsid w:val="009962DC"/>
    <w:rsid w:val="009A0894"/>
    <w:rsid w:val="009A467F"/>
    <w:rsid w:val="009A535E"/>
    <w:rsid w:val="009A5B57"/>
    <w:rsid w:val="009A5C7B"/>
    <w:rsid w:val="009B020A"/>
    <w:rsid w:val="009B0B4A"/>
    <w:rsid w:val="009B15B0"/>
    <w:rsid w:val="009B4892"/>
    <w:rsid w:val="009C0114"/>
    <w:rsid w:val="009C5858"/>
    <w:rsid w:val="009D2A9C"/>
    <w:rsid w:val="009D2C59"/>
    <w:rsid w:val="009E2FDA"/>
    <w:rsid w:val="009E349D"/>
    <w:rsid w:val="009E36EB"/>
    <w:rsid w:val="009E54B8"/>
    <w:rsid w:val="009F12B4"/>
    <w:rsid w:val="009F2183"/>
    <w:rsid w:val="00A0402C"/>
    <w:rsid w:val="00A041C8"/>
    <w:rsid w:val="00A05701"/>
    <w:rsid w:val="00A0745D"/>
    <w:rsid w:val="00A07629"/>
    <w:rsid w:val="00A11511"/>
    <w:rsid w:val="00A154C4"/>
    <w:rsid w:val="00A31054"/>
    <w:rsid w:val="00A418C8"/>
    <w:rsid w:val="00A50DBF"/>
    <w:rsid w:val="00A51347"/>
    <w:rsid w:val="00A57053"/>
    <w:rsid w:val="00A6088E"/>
    <w:rsid w:val="00A608E6"/>
    <w:rsid w:val="00A643EE"/>
    <w:rsid w:val="00A67459"/>
    <w:rsid w:val="00A6756C"/>
    <w:rsid w:val="00A67F7D"/>
    <w:rsid w:val="00A70DA7"/>
    <w:rsid w:val="00A71ECF"/>
    <w:rsid w:val="00A75E40"/>
    <w:rsid w:val="00A80360"/>
    <w:rsid w:val="00A910E4"/>
    <w:rsid w:val="00A91C0A"/>
    <w:rsid w:val="00A93EF6"/>
    <w:rsid w:val="00A93F9C"/>
    <w:rsid w:val="00A9581D"/>
    <w:rsid w:val="00A96CAB"/>
    <w:rsid w:val="00AA2942"/>
    <w:rsid w:val="00AA5FAD"/>
    <w:rsid w:val="00AA6C63"/>
    <w:rsid w:val="00AB3D01"/>
    <w:rsid w:val="00AB4482"/>
    <w:rsid w:val="00AC1232"/>
    <w:rsid w:val="00AC6B44"/>
    <w:rsid w:val="00AD12C4"/>
    <w:rsid w:val="00AD4872"/>
    <w:rsid w:val="00AE3E13"/>
    <w:rsid w:val="00AE6949"/>
    <w:rsid w:val="00AE7894"/>
    <w:rsid w:val="00AF448B"/>
    <w:rsid w:val="00B0167C"/>
    <w:rsid w:val="00B03297"/>
    <w:rsid w:val="00B0642E"/>
    <w:rsid w:val="00B13FCC"/>
    <w:rsid w:val="00B219C0"/>
    <w:rsid w:val="00B23AFA"/>
    <w:rsid w:val="00B24CFE"/>
    <w:rsid w:val="00B25AB9"/>
    <w:rsid w:val="00B3208E"/>
    <w:rsid w:val="00B3387D"/>
    <w:rsid w:val="00B362C6"/>
    <w:rsid w:val="00B36578"/>
    <w:rsid w:val="00B405B6"/>
    <w:rsid w:val="00B5257F"/>
    <w:rsid w:val="00B53117"/>
    <w:rsid w:val="00B5376E"/>
    <w:rsid w:val="00B55C94"/>
    <w:rsid w:val="00B57FF2"/>
    <w:rsid w:val="00B57FF3"/>
    <w:rsid w:val="00B60C5D"/>
    <w:rsid w:val="00B62E11"/>
    <w:rsid w:val="00B6445A"/>
    <w:rsid w:val="00B64467"/>
    <w:rsid w:val="00B668E1"/>
    <w:rsid w:val="00B70213"/>
    <w:rsid w:val="00B741FC"/>
    <w:rsid w:val="00B745EC"/>
    <w:rsid w:val="00B752FF"/>
    <w:rsid w:val="00B76059"/>
    <w:rsid w:val="00B77A87"/>
    <w:rsid w:val="00B77EA8"/>
    <w:rsid w:val="00B77F40"/>
    <w:rsid w:val="00B84587"/>
    <w:rsid w:val="00B86189"/>
    <w:rsid w:val="00B91FCE"/>
    <w:rsid w:val="00B92879"/>
    <w:rsid w:val="00BA4A73"/>
    <w:rsid w:val="00BB3224"/>
    <w:rsid w:val="00BC0D1F"/>
    <w:rsid w:val="00BC0EB6"/>
    <w:rsid w:val="00BC1DD4"/>
    <w:rsid w:val="00BC42A6"/>
    <w:rsid w:val="00BC476F"/>
    <w:rsid w:val="00BC4A97"/>
    <w:rsid w:val="00BD763C"/>
    <w:rsid w:val="00BE03D5"/>
    <w:rsid w:val="00BE0FFE"/>
    <w:rsid w:val="00BE1BEB"/>
    <w:rsid w:val="00BE40A2"/>
    <w:rsid w:val="00BF1BF1"/>
    <w:rsid w:val="00BF2AC6"/>
    <w:rsid w:val="00BF7228"/>
    <w:rsid w:val="00BF7BE7"/>
    <w:rsid w:val="00C018A0"/>
    <w:rsid w:val="00C104C6"/>
    <w:rsid w:val="00C13FC0"/>
    <w:rsid w:val="00C15731"/>
    <w:rsid w:val="00C16907"/>
    <w:rsid w:val="00C1721D"/>
    <w:rsid w:val="00C22CF0"/>
    <w:rsid w:val="00C236C7"/>
    <w:rsid w:val="00C30110"/>
    <w:rsid w:val="00C3740E"/>
    <w:rsid w:val="00C409B5"/>
    <w:rsid w:val="00C44564"/>
    <w:rsid w:val="00C54A9F"/>
    <w:rsid w:val="00C607F6"/>
    <w:rsid w:val="00C66895"/>
    <w:rsid w:val="00C66FA7"/>
    <w:rsid w:val="00C77521"/>
    <w:rsid w:val="00C86BFB"/>
    <w:rsid w:val="00C918A0"/>
    <w:rsid w:val="00C91F91"/>
    <w:rsid w:val="00C93A36"/>
    <w:rsid w:val="00C96973"/>
    <w:rsid w:val="00CA1549"/>
    <w:rsid w:val="00CA17AE"/>
    <w:rsid w:val="00CA3D2E"/>
    <w:rsid w:val="00CA49F9"/>
    <w:rsid w:val="00CB07F6"/>
    <w:rsid w:val="00CB3D6F"/>
    <w:rsid w:val="00CC23DB"/>
    <w:rsid w:val="00CC2600"/>
    <w:rsid w:val="00CC66D2"/>
    <w:rsid w:val="00CD1EC8"/>
    <w:rsid w:val="00CD584C"/>
    <w:rsid w:val="00CD6E2B"/>
    <w:rsid w:val="00CD7E25"/>
    <w:rsid w:val="00CE12A4"/>
    <w:rsid w:val="00CE258F"/>
    <w:rsid w:val="00CE54DD"/>
    <w:rsid w:val="00CF1ACD"/>
    <w:rsid w:val="00CF3323"/>
    <w:rsid w:val="00CF6385"/>
    <w:rsid w:val="00CF70C4"/>
    <w:rsid w:val="00D04EAA"/>
    <w:rsid w:val="00D057F2"/>
    <w:rsid w:val="00D1005C"/>
    <w:rsid w:val="00D1348D"/>
    <w:rsid w:val="00D13B6D"/>
    <w:rsid w:val="00D15F23"/>
    <w:rsid w:val="00D2381F"/>
    <w:rsid w:val="00D24B7A"/>
    <w:rsid w:val="00D252ED"/>
    <w:rsid w:val="00D41F83"/>
    <w:rsid w:val="00D422E5"/>
    <w:rsid w:val="00D425DC"/>
    <w:rsid w:val="00D56E5B"/>
    <w:rsid w:val="00D6002D"/>
    <w:rsid w:val="00D66629"/>
    <w:rsid w:val="00D7612C"/>
    <w:rsid w:val="00D77224"/>
    <w:rsid w:val="00D81830"/>
    <w:rsid w:val="00D8677C"/>
    <w:rsid w:val="00D86AD6"/>
    <w:rsid w:val="00D941E4"/>
    <w:rsid w:val="00D96AE5"/>
    <w:rsid w:val="00DA5A02"/>
    <w:rsid w:val="00DA713A"/>
    <w:rsid w:val="00DA7682"/>
    <w:rsid w:val="00DB0BEB"/>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2CD2"/>
    <w:rsid w:val="00E131A0"/>
    <w:rsid w:val="00E16040"/>
    <w:rsid w:val="00E25D5F"/>
    <w:rsid w:val="00E2692E"/>
    <w:rsid w:val="00E26BDF"/>
    <w:rsid w:val="00E30157"/>
    <w:rsid w:val="00E41284"/>
    <w:rsid w:val="00E6425F"/>
    <w:rsid w:val="00E8023F"/>
    <w:rsid w:val="00E8296F"/>
    <w:rsid w:val="00E82A0D"/>
    <w:rsid w:val="00E91002"/>
    <w:rsid w:val="00E96B9F"/>
    <w:rsid w:val="00EA5AC3"/>
    <w:rsid w:val="00EB08CD"/>
    <w:rsid w:val="00EB11D7"/>
    <w:rsid w:val="00EB41AD"/>
    <w:rsid w:val="00EB644E"/>
    <w:rsid w:val="00EB700E"/>
    <w:rsid w:val="00EC01E7"/>
    <w:rsid w:val="00EC0E27"/>
    <w:rsid w:val="00ED257B"/>
    <w:rsid w:val="00ED7147"/>
    <w:rsid w:val="00EE2742"/>
    <w:rsid w:val="00EE57F6"/>
    <w:rsid w:val="00EE5AA6"/>
    <w:rsid w:val="00EF5C69"/>
    <w:rsid w:val="00EF7F1A"/>
    <w:rsid w:val="00F02897"/>
    <w:rsid w:val="00F11C15"/>
    <w:rsid w:val="00F13AB7"/>
    <w:rsid w:val="00F141AE"/>
    <w:rsid w:val="00F14FC9"/>
    <w:rsid w:val="00F1703F"/>
    <w:rsid w:val="00F21B52"/>
    <w:rsid w:val="00F22F16"/>
    <w:rsid w:val="00F27B71"/>
    <w:rsid w:val="00F30DFC"/>
    <w:rsid w:val="00F31199"/>
    <w:rsid w:val="00F43182"/>
    <w:rsid w:val="00F4446B"/>
    <w:rsid w:val="00F45A9B"/>
    <w:rsid w:val="00F500A5"/>
    <w:rsid w:val="00F50DCC"/>
    <w:rsid w:val="00F602D1"/>
    <w:rsid w:val="00F660A4"/>
    <w:rsid w:val="00F701A9"/>
    <w:rsid w:val="00F741BB"/>
    <w:rsid w:val="00F84C1A"/>
    <w:rsid w:val="00F863E3"/>
    <w:rsid w:val="00F9049A"/>
    <w:rsid w:val="00F93A00"/>
    <w:rsid w:val="00FA0790"/>
    <w:rsid w:val="00FA5551"/>
    <w:rsid w:val="00FB0D98"/>
    <w:rsid w:val="00FB23F8"/>
    <w:rsid w:val="00FB2452"/>
    <w:rsid w:val="00FC0BC3"/>
    <w:rsid w:val="00FC1B99"/>
    <w:rsid w:val="00FC4698"/>
    <w:rsid w:val="00FD50FF"/>
    <w:rsid w:val="00FD54A7"/>
    <w:rsid w:val="00FD5F9D"/>
    <w:rsid w:val="00FE4310"/>
    <w:rsid w:val="00FE575A"/>
    <w:rsid w:val="00FE7C84"/>
    <w:rsid w:val="00FF1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56BF"/>
  </w:style>
  <w:style w:type="paragraph" w:styleId="Heading1">
    <w:name w:val="heading 1"/>
    <w:basedOn w:val="Normal"/>
    <w:next w:val="Normal"/>
    <w:link w:val="Heading1Char"/>
    <w:uiPriority w:val="9"/>
    <w:qFormat/>
    <w:rsid w:val="000049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8459B4"/>
    <w:pPr>
      <w:keepNext/>
      <w:keepLines/>
      <w:numPr>
        <w:numId w:val="6"/>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13"/>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29"/>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31"/>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0049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459B4"/>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34"/>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20926D3A-4C10-4147-B56B-9413518FD1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1982</Words>
  <Characters>23232</Characters>
  <Application>Microsoft Office Word</Application>
  <DocSecurity>0</DocSecurity>
  <Lines>193</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cent Goh</dc:creator>
  <cp:keywords/>
  <dc:description/>
  <cp:lastModifiedBy>Vincent Goh</cp:lastModifiedBy>
  <cp:revision>10</cp:revision>
  <cp:lastPrinted>2024-07-01T11:17:00Z</cp:lastPrinted>
  <dcterms:created xsi:type="dcterms:W3CDTF">2024-07-23T12:52:00Z</dcterms:created>
  <dcterms:modified xsi:type="dcterms:W3CDTF">2024-07-24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